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D6B1D" w14:textId="77777777" w:rsidR="00193C2C" w:rsidRPr="000E42A5" w:rsidRDefault="00193C2C" w:rsidP="00193C2C">
      <w:pPr>
        <w:pStyle w:val="Heading5"/>
      </w:pPr>
      <w:bookmarkStart w:id="0" w:name="_GoBack"/>
      <w:bookmarkEnd w:id="0"/>
      <w:r w:rsidRPr="000E42A5">
        <w:t xml:space="preserve">Title Page </w:t>
      </w:r>
    </w:p>
    <w:p w14:paraId="56F99E89" w14:textId="77777777" w:rsidR="00F65856" w:rsidRPr="000E42A5" w:rsidRDefault="00F65856" w:rsidP="00FD6B31">
      <w:pPr>
        <w:jc w:val="both"/>
        <w:outlineLvl w:val="0"/>
        <w:rPr>
          <w:b/>
        </w:rPr>
      </w:pPr>
    </w:p>
    <w:p w14:paraId="204F8AB3" w14:textId="030A9320" w:rsidR="00CC0F93" w:rsidRPr="000E42A5" w:rsidRDefault="00E0005D" w:rsidP="00FD6B31">
      <w:pPr>
        <w:jc w:val="both"/>
        <w:outlineLvl w:val="0"/>
      </w:pPr>
      <w:r w:rsidRPr="000E42A5">
        <w:rPr>
          <w:b/>
        </w:rPr>
        <w:t>Title:</w:t>
      </w:r>
      <w:r w:rsidRPr="000E42A5">
        <w:t xml:space="preserve"> </w:t>
      </w:r>
      <w:r w:rsidR="00595542" w:rsidRPr="000E42A5">
        <w:t>Alpha-Range Visual and Auditory Stimulation reduces the Perception of Pain</w:t>
      </w:r>
    </w:p>
    <w:p w14:paraId="1513EC4B" w14:textId="77777777" w:rsidR="00193C2C" w:rsidRPr="000E42A5" w:rsidRDefault="00193C2C" w:rsidP="00EB245B">
      <w:pPr>
        <w:jc w:val="both"/>
        <w:outlineLvl w:val="0"/>
      </w:pPr>
    </w:p>
    <w:p w14:paraId="385CAFA5" w14:textId="45D13B3E" w:rsidR="00193C2C" w:rsidRPr="000E42A5" w:rsidRDefault="00E0005D" w:rsidP="00193C2C">
      <w:pPr>
        <w:jc w:val="both"/>
        <w:outlineLvl w:val="0"/>
      </w:pPr>
      <w:r w:rsidRPr="000E42A5">
        <w:rPr>
          <w:b/>
        </w:rPr>
        <w:t>Authors:</w:t>
      </w:r>
      <w:r w:rsidRPr="000E42A5">
        <w:t xml:space="preserve"> </w:t>
      </w:r>
      <w:r w:rsidR="00193C2C" w:rsidRPr="000E42A5">
        <w:t xml:space="preserve">Katharina </w:t>
      </w:r>
      <w:proofErr w:type="spellStart"/>
      <w:r w:rsidR="00193C2C" w:rsidRPr="000E42A5">
        <w:t>Ecsy</w:t>
      </w:r>
      <w:r w:rsidR="00193C2C" w:rsidRPr="000E42A5">
        <w:rPr>
          <w:vertAlign w:val="superscript"/>
        </w:rPr>
        <w:t>1</w:t>
      </w:r>
      <w:proofErr w:type="spellEnd"/>
      <w:r w:rsidR="00193C2C" w:rsidRPr="000E42A5">
        <w:t xml:space="preserve">, Anthony Kenneth Peter </w:t>
      </w:r>
      <w:proofErr w:type="spellStart"/>
      <w:r w:rsidR="00193C2C" w:rsidRPr="000E42A5">
        <w:t>Jones</w:t>
      </w:r>
      <w:r w:rsidR="00193C2C" w:rsidRPr="000E42A5">
        <w:rPr>
          <w:vertAlign w:val="superscript"/>
        </w:rPr>
        <w:t>1</w:t>
      </w:r>
      <w:proofErr w:type="spellEnd"/>
      <w:r w:rsidR="00193C2C" w:rsidRPr="000E42A5">
        <w:t xml:space="preserve">, </w:t>
      </w:r>
      <w:proofErr w:type="gramStart"/>
      <w:r w:rsidR="00193C2C" w:rsidRPr="000E42A5">
        <w:t>Christopher</w:t>
      </w:r>
      <w:proofErr w:type="gramEnd"/>
      <w:r w:rsidR="00193C2C" w:rsidRPr="000E42A5">
        <w:t xml:space="preserve"> Andrew </w:t>
      </w:r>
      <w:proofErr w:type="spellStart"/>
      <w:r w:rsidR="00193C2C" w:rsidRPr="000E42A5">
        <w:t>Brown</w:t>
      </w:r>
      <w:r w:rsidR="00193C2C" w:rsidRPr="000E42A5">
        <w:rPr>
          <w:vertAlign w:val="superscript"/>
        </w:rPr>
        <w:t>2</w:t>
      </w:r>
      <w:proofErr w:type="spellEnd"/>
      <w:r w:rsidR="00193C2C" w:rsidRPr="000E42A5">
        <w:t xml:space="preserve">. </w:t>
      </w:r>
    </w:p>
    <w:p w14:paraId="56CB21D6" w14:textId="77777777" w:rsidR="00193C2C" w:rsidRPr="000E42A5" w:rsidRDefault="00193C2C" w:rsidP="00193C2C">
      <w:pPr>
        <w:jc w:val="both"/>
        <w:outlineLvl w:val="0"/>
      </w:pPr>
    </w:p>
    <w:p w14:paraId="49DDE0DD" w14:textId="77777777" w:rsidR="00193C2C" w:rsidRPr="000E42A5" w:rsidRDefault="00193C2C" w:rsidP="00193C2C">
      <w:pPr>
        <w:jc w:val="both"/>
        <w:outlineLvl w:val="0"/>
      </w:pPr>
      <w:r w:rsidRPr="000E42A5">
        <w:rPr>
          <w:vertAlign w:val="superscript"/>
        </w:rPr>
        <w:t>1</w:t>
      </w:r>
      <w:r w:rsidRPr="000E42A5">
        <w:t xml:space="preserve"> Human Pain Research Group, Institute of Brain, Behaviour and Mental Health, University of Manchester, Manchester, United Kingdom </w:t>
      </w:r>
      <w:r w:rsidRPr="000E42A5">
        <w:rPr>
          <w:vertAlign w:val="superscript"/>
        </w:rPr>
        <w:t xml:space="preserve">2 </w:t>
      </w:r>
      <w:r w:rsidRPr="000E42A5">
        <w:t xml:space="preserve">Department of Medicine, University of Cambridge, Cambridge, United Kingdom </w:t>
      </w:r>
    </w:p>
    <w:p w14:paraId="1B77B037" w14:textId="77777777" w:rsidR="00090A4C" w:rsidRPr="000E42A5" w:rsidRDefault="00090A4C" w:rsidP="00193C2C">
      <w:pPr>
        <w:jc w:val="both"/>
        <w:outlineLvl w:val="0"/>
      </w:pPr>
    </w:p>
    <w:p w14:paraId="59AFE4E7" w14:textId="175BFC55" w:rsidR="00090A4C" w:rsidRPr="000E42A5" w:rsidRDefault="00E0005D" w:rsidP="00193C2C">
      <w:pPr>
        <w:jc w:val="both"/>
        <w:outlineLvl w:val="0"/>
      </w:pPr>
      <w:r w:rsidRPr="000E42A5">
        <w:rPr>
          <w:b/>
        </w:rPr>
        <w:t>Place of Conduct:</w:t>
      </w:r>
      <w:r w:rsidRPr="000E42A5">
        <w:t xml:space="preserve"> </w:t>
      </w:r>
      <w:r w:rsidR="00090A4C" w:rsidRPr="000E42A5">
        <w:t xml:space="preserve">The research was conducted at </w:t>
      </w:r>
      <w:r w:rsidR="00AB4D85" w:rsidRPr="000E42A5">
        <w:t xml:space="preserve">the </w:t>
      </w:r>
      <w:r w:rsidR="00090A4C" w:rsidRPr="000E42A5">
        <w:t>Human Pain Research Group, Institute of Brain, Behaviour and Mental Health, University of Manchester, Manchester, United Kingdom</w:t>
      </w:r>
    </w:p>
    <w:p w14:paraId="2D22A0C0" w14:textId="77777777" w:rsidR="00090A4C" w:rsidRPr="000E42A5" w:rsidRDefault="00090A4C" w:rsidP="00193C2C">
      <w:pPr>
        <w:jc w:val="both"/>
        <w:outlineLvl w:val="0"/>
      </w:pPr>
    </w:p>
    <w:p w14:paraId="5F919A6F" w14:textId="77777777" w:rsidR="00E0005D" w:rsidRPr="000E42A5" w:rsidRDefault="00E0005D" w:rsidP="00E0005D">
      <w:pPr>
        <w:jc w:val="both"/>
        <w:outlineLvl w:val="0"/>
        <w:rPr>
          <w:b/>
        </w:rPr>
      </w:pPr>
      <w:r w:rsidRPr="000E42A5">
        <w:rPr>
          <w:b/>
        </w:rPr>
        <w:t xml:space="preserve">Corresponding author: </w:t>
      </w:r>
    </w:p>
    <w:p w14:paraId="6FDE71FB" w14:textId="77777777" w:rsidR="00E0005D" w:rsidRPr="000E42A5" w:rsidRDefault="00E0005D" w:rsidP="00E0005D">
      <w:pPr>
        <w:jc w:val="both"/>
        <w:outlineLvl w:val="0"/>
      </w:pPr>
      <w:r w:rsidRPr="000E42A5">
        <w:t>Katharina Ecsy</w:t>
      </w:r>
    </w:p>
    <w:p w14:paraId="43C7AC56" w14:textId="77777777" w:rsidR="00E0005D" w:rsidRPr="000E42A5" w:rsidRDefault="00E0005D" w:rsidP="00E0005D">
      <w:pPr>
        <w:jc w:val="both"/>
        <w:outlineLvl w:val="0"/>
      </w:pPr>
      <w:r w:rsidRPr="000E42A5">
        <w:t xml:space="preserve">Room </w:t>
      </w:r>
      <w:proofErr w:type="spellStart"/>
      <w:r w:rsidRPr="000E42A5">
        <w:t>C202</w:t>
      </w:r>
      <w:proofErr w:type="spellEnd"/>
      <w:r w:rsidRPr="000E42A5">
        <w:t>,</w:t>
      </w:r>
    </w:p>
    <w:p w14:paraId="5E2B2659" w14:textId="77777777" w:rsidR="00E0005D" w:rsidRPr="000E42A5" w:rsidRDefault="00E0005D" w:rsidP="00E0005D">
      <w:pPr>
        <w:jc w:val="both"/>
        <w:outlineLvl w:val="0"/>
      </w:pPr>
      <w:r w:rsidRPr="000E42A5">
        <w:t xml:space="preserve">Human Pain Research group, </w:t>
      </w:r>
    </w:p>
    <w:p w14:paraId="386B0CA2" w14:textId="77777777" w:rsidR="00E0005D" w:rsidRPr="000E42A5" w:rsidRDefault="00E0005D" w:rsidP="00E0005D">
      <w:pPr>
        <w:jc w:val="both"/>
        <w:outlineLvl w:val="0"/>
      </w:pPr>
      <w:r w:rsidRPr="000E42A5">
        <w:t>Clinical Science Building,</w:t>
      </w:r>
    </w:p>
    <w:p w14:paraId="7DD076B1" w14:textId="77777777" w:rsidR="00E0005D" w:rsidRPr="000E42A5" w:rsidRDefault="00E0005D" w:rsidP="00E0005D">
      <w:pPr>
        <w:jc w:val="both"/>
        <w:outlineLvl w:val="0"/>
      </w:pPr>
      <w:r w:rsidRPr="000E42A5">
        <w:t>Salford Royal NHS Foundation Trust,</w:t>
      </w:r>
    </w:p>
    <w:p w14:paraId="41666E52" w14:textId="77777777" w:rsidR="00E0005D" w:rsidRPr="000E42A5" w:rsidRDefault="00E0005D" w:rsidP="00E0005D">
      <w:pPr>
        <w:jc w:val="both"/>
        <w:outlineLvl w:val="0"/>
        <w:rPr>
          <w:lang w:val="en-US"/>
        </w:rPr>
      </w:pPr>
      <w:proofErr w:type="spellStart"/>
      <w:r w:rsidRPr="000E42A5">
        <w:rPr>
          <w:lang w:val="en-US"/>
        </w:rPr>
        <w:t>M6</w:t>
      </w:r>
      <w:proofErr w:type="spellEnd"/>
      <w:r w:rsidRPr="000E42A5">
        <w:rPr>
          <w:lang w:val="en-US"/>
        </w:rPr>
        <w:t xml:space="preserve"> 8HD</w:t>
      </w:r>
    </w:p>
    <w:p w14:paraId="11A309BF" w14:textId="77777777" w:rsidR="00E0005D" w:rsidRPr="000E42A5" w:rsidRDefault="00E0005D" w:rsidP="00E0005D">
      <w:pPr>
        <w:jc w:val="both"/>
        <w:outlineLvl w:val="0"/>
        <w:rPr>
          <w:lang w:val="en-US"/>
        </w:rPr>
      </w:pPr>
      <w:r w:rsidRPr="000E42A5">
        <w:rPr>
          <w:lang w:val="en-US"/>
        </w:rPr>
        <w:t xml:space="preserve">Tel 0161 206 4528 </w:t>
      </w:r>
    </w:p>
    <w:p w14:paraId="36B9A294" w14:textId="77777777" w:rsidR="00E0005D" w:rsidRPr="000E42A5" w:rsidRDefault="00E0005D" w:rsidP="00E0005D">
      <w:pPr>
        <w:jc w:val="both"/>
        <w:outlineLvl w:val="0"/>
      </w:pPr>
      <w:r w:rsidRPr="000E42A5">
        <w:rPr>
          <w:lang w:val="en-US"/>
        </w:rPr>
        <w:t>Email </w:t>
      </w:r>
      <w:hyperlink r:id="rId9" w:history="1">
        <w:r w:rsidRPr="000E42A5">
          <w:rPr>
            <w:lang w:val="en-US"/>
          </w:rPr>
          <w:t>katharina.ecsy@manchester.ac.uk</w:t>
        </w:r>
      </w:hyperlink>
      <w:r w:rsidRPr="000E42A5">
        <w:rPr>
          <w:lang w:val="en-US"/>
        </w:rPr>
        <w:t xml:space="preserve">, </w:t>
      </w:r>
    </w:p>
    <w:p w14:paraId="0A9ED878" w14:textId="77777777" w:rsidR="00E0005D" w:rsidRPr="000E42A5" w:rsidRDefault="00E0005D" w:rsidP="00E0005D">
      <w:pPr>
        <w:jc w:val="both"/>
        <w:outlineLvl w:val="0"/>
        <w:rPr>
          <w:lang w:val="en-US"/>
        </w:rPr>
      </w:pPr>
      <w:r w:rsidRPr="000E42A5">
        <w:rPr>
          <w:lang w:val="en-US"/>
        </w:rPr>
        <w:t>Website </w:t>
      </w:r>
      <w:hyperlink r:id="rId10" w:history="1">
        <w:r w:rsidRPr="000E42A5">
          <w:rPr>
            <w:lang w:val="en-US"/>
          </w:rPr>
          <w:t>www.hope-academic.org.uk/painresearch</w:t>
        </w:r>
      </w:hyperlink>
    </w:p>
    <w:p w14:paraId="0AE318C3" w14:textId="77777777" w:rsidR="00E0005D" w:rsidRPr="000E42A5" w:rsidRDefault="00E0005D" w:rsidP="00E0005D">
      <w:pPr>
        <w:jc w:val="both"/>
        <w:outlineLvl w:val="0"/>
        <w:rPr>
          <w:lang w:val="en-US"/>
        </w:rPr>
      </w:pPr>
    </w:p>
    <w:p w14:paraId="5DF0A81C" w14:textId="22DBD878" w:rsidR="00E0005D" w:rsidRPr="000E42A5" w:rsidRDefault="00E0005D" w:rsidP="00193C2C">
      <w:pPr>
        <w:jc w:val="both"/>
        <w:outlineLvl w:val="0"/>
      </w:pPr>
      <w:r w:rsidRPr="000E42A5">
        <w:rPr>
          <w:b/>
        </w:rPr>
        <w:t>Category:</w:t>
      </w:r>
      <w:r w:rsidRPr="000E42A5">
        <w:t xml:space="preserve"> </w:t>
      </w:r>
      <w:r w:rsidR="00090A4C" w:rsidRPr="000E42A5">
        <w:t>The manuscript is being submitted as an original article</w:t>
      </w:r>
    </w:p>
    <w:p w14:paraId="412A446C" w14:textId="77777777" w:rsidR="00E0005D" w:rsidRPr="000E42A5" w:rsidRDefault="00E0005D" w:rsidP="00193C2C">
      <w:pPr>
        <w:jc w:val="both"/>
        <w:outlineLvl w:val="0"/>
      </w:pPr>
    </w:p>
    <w:p w14:paraId="247DB0FB" w14:textId="59F2DBD0" w:rsidR="00090A4C" w:rsidRPr="000E42A5" w:rsidRDefault="00E0005D" w:rsidP="00193C2C">
      <w:pPr>
        <w:jc w:val="both"/>
        <w:outlineLvl w:val="0"/>
      </w:pPr>
      <w:r w:rsidRPr="000E42A5">
        <w:rPr>
          <w:b/>
        </w:rPr>
        <w:t>Funding:</w:t>
      </w:r>
      <w:r w:rsidRPr="000E42A5">
        <w:t xml:space="preserve"> The work was part of a self-funded PhD project </w:t>
      </w:r>
      <w:r w:rsidR="00090A4C" w:rsidRPr="000E42A5">
        <w:t xml:space="preserve"> </w:t>
      </w:r>
    </w:p>
    <w:p w14:paraId="60085B1F" w14:textId="77777777" w:rsidR="00193C2C" w:rsidRPr="000E42A5" w:rsidRDefault="00193C2C" w:rsidP="00193C2C">
      <w:pPr>
        <w:jc w:val="both"/>
        <w:outlineLvl w:val="0"/>
        <w:rPr>
          <w:sz w:val="20"/>
          <w:szCs w:val="20"/>
        </w:rPr>
      </w:pPr>
    </w:p>
    <w:p w14:paraId="68A0051A" w14:textId="54E78F9B" w:rsidR="00E0005D" w:rsidRPr="000E42A5" w:rsidRDefault="00E0005D" w:rsidP="00E0005D">
      <w:pPr>
        <w:pStyle w:val="Default"/>
        <w:rPr>
          <w:rFonts w:asciiTheme="majorHAnsi" w:hAnsiTheme="majorHAnsi"/>
        </w:rPr>
      </w:pPr>
      <w:r w:rsidRPr="000E42A5">
        <w:rPr>
          <w:rFonts w:asciiTheme="majorHAnsi" w:hAnsiTheme="majorHAnsi"/>
          <w:b/>
        </w:rPr>
        <w:t xml:space="preserve">Conflict of Interest: </w:t>
      </w:r>
      <w:r w:rsidRPr="000E42A5">
        <w:rPr>
          <w:rFonts w:asciiTheme="majorHAnsi" w:hAnsiTheme="majorHAnsi"/>
        </w:rPr>
        <w:t>There were no financial or other relationships that might lead to a conflict of interest</w:t>
      </w:r>
    </w:p>
    <w:p w14:paraId="6CF2B943" w14:textId="30693D37" w:rsidR="00090A4C" w:rsidRPr="000E42A5" w:rsidRDefault="00090A4C" w:rsidP="00090A4C">
      <w:pPr>
        <w:pStyle w:val="Default"/>
        <w:rPr>
          <w:sz w:val="23"/>
          <w:szCs w:val="23"/>
        </w:rPr>
      </w:pPr>
    </w:p>
    <w:p w14:paraId="1D3DB146" w14:textId="62C699ED" w:rsidR="00AB4D85" w:rsidRPr="000E42A5" w:rsidRDefault="00AB4D85" w:rsidP="00090A4C">
      <w:pPr>
        <w:pStyle w:val="Default"/>
        <w:rPr>
          <w:b/>
          <w:sz w:val="23"/>
          <w:szCs w:val="23"/>
        </w:rPr>
      </w:pPr>
      <w:r w:rsidRPr="000E42A5">
        <w:rPr>
          <w:b/>
          <w:sz w:val="23"/>
          <w:szCs w:val="23"/>
        </w:rPr>
        <w:t>What does this study add?</w:t>
      </w:r>
    </w:p>
    <w:p w14:paraId="01986324" w14:textId="5FE961DB" w:rsidR="00AB4D85" w:rsidRPr="000E42A5" w:rsidRDefault="00AB4D85" w:rsidP="00AB4D85">
      <w:r w:rsidRPr="000E42A5">
        <w:t xml:space="preserve">This study provides new behavioural evidence showing that visual and auditory entrainment of frequencies in the alpha-wave range can influence the perception of acute pain in humans. </w:t>
      </w:r>
    </w:p>
    <w:p w14:paraId="1529C337" w14:textId="77777777" w:rsidR="00193C2C" w:rsidRPr="000E42A5" w:rsidRDefault="00193C2C" w:rsidP="00AB4D85">
      <w:pPr>
        <w:jc w:val="both"/>
        <w:outlineLvl w:val="0"/>
      </w:pPr>
    </w:p>
    <w:p w14:paraId="7E32C48E" w14:textId="77777777" w:rsidR="00193C2C" w:rsidRPr="000E42A5" w:rsidRDefault="00193C2C" w:rsidP="00410949"/>
    <w:p w14:paraId="7CAB88E6" w14:textId="77777777" w:rsidR="00193C2C" w:rsidRPr="000E42A5" w:rsidRDefault="00193C2C" w:rsidP="00410949"/>
    <w:p w14:paraId="5BAFCF92" w14:textId="77777777" w:rsidR="00193C2C" w:rsidRPr="000E42A5" w:rsidRDefault="00193C2C" w:rsidP="00410949"/>
    <w:p w14:paraId="02BB0329" w14:textId="77777777" w:rsidR="00193C2C" w:rsidRPr="000E42A5" w:rsidRDefault="00193C2C" w:rsidP="00410949"/>
    <w:p w14:paraId="32C96D56" w14:textId="77777777" w:rsidR="00193C2C" w:rsidRPr="000E42A5" w:rsidRDefault="00193C2C" w:rsidP="00410949"/>
    <w:p w14:paraId="74743C4E" w14:textId="77777777" w:rsidR="00193C2C" w:rsidRPr="000E42A5" w:rsidRDefault="00193C2C" w:rsidP="00410949"/>
    <w:p w14:paraId="2A3A61CA" w14:textId="77777777" w:rsidR="00193C2C" w:rsidRPr="000E42A5" w:rsidRDefault="00193C2C" w:rsidP="00410949"/>
    <w:p w14:paraId="0991879D" w14:textId="13A9F554" w:rsidR="00193C2C" w:rsidRPr="000E42A5" w:rsidRDefault="00193C2C" w:rsidP="00CC0F93">
      <w:pPr>
        <w:pStyle w:val="Heading5"/>
      </w:pPr>
      <w:bookmarkStart w:id="1" w:name="_Toc398278116"/>
      <w:r w:rsidRPr="000E42A5">
        <w:lastRenderedPageBreak/>
        <w:t>Abstract</w:t>
      </w:r>
    </w:p>
    <w:p w14:paraId="2591259C" w14:textId="77777777" w:rsidR="0009122A" w:rsidRPr="000E42A5" w:rsidRDefault="0009122A" w:rsidP="00193C2C">
      <w:pPr>
        <w:jc w:val="both"/>
        <w:outlineLvl w:val="0"/>
      </w:pPr>
      <w:r w:rsidRPr="000E42A5">
        <w:rPr>
          <w:i/>
        </w:rPr>
        <w:t>Background:</w:t>
      </w:r>
      <w:r w:rsidRPr="000E42A5">
        <w:t xml:space="preserve"> </w:t>
      </w:r>
      <w:r w:rsidR="00193C2C" w:rsidRPr="000E42A5">
        <w:t xml:space="preserve">Alpha power is believed to have an inverse relationship with the perception of pain. Increasing alpha power through an external stimulus may therefore induce an analgesic effect. Here, we attempt to modulate the perception of a moderately painful acute laser stimulus by separately entraining three frequencies across the alpha band: </w:t>
      </w:r>
      <w:proofErr w:type="spellStart"/>
      <w:r w:rsidR="00193C2C" w:rsidRPr="000E42A5">
        <w:t>8Hz</w:t>
      </w:r>
      <w:proofErr w:type="spellEnd"/>
      <w:r w:rsidR="00193C2C" w:rsidRPr="000E42A5">
        <w:t xml:space="preserve">, </w:t>
      </w:r>
      <w:proofErr w:type="spellStart"/>
      <w:r w:rsidR="00193C2C" w:rsidRPr="000E42A5">
        <w:t>10Hz</w:t>
      </w:r>
      <w:proofErr w:type="spellEnd"/>
      <w:r w:rsidR="00193C2C" w:rsidRPr="000E42A5">
        <w:t xml:space="preserve"> and </w:t>
      </w:r>
      <w:proofErr w:type="spellStart"/>
      <w:r w:rsidR="00193C2C" w:rsidRPr="000E42A5">
        <w:t>12Hz</w:t>
      </w:r>
      <w:proofErr w:type="spellEnd"/>
      <w:r w:rsidR="00193C2C" w:rsidRPr="000E42A5">
        <w:t xml:space="preserve">. </w:t>
      </w:r>
    </w:p>
    <w:p w14:paraId="174CB35F" w14:textId="77777777" w:rsidR="0009122A" w:rsidRPr="000E42A5" w:rsidRDefault="0009122A" w:rsidP="00193C2C">
      <w:pPr>
        <w:jc w:val="both"/>
        <w:outlineLvl w:val="0"/>
      </w:pPr>
    </w:p>
    <w:p w14:paraId="519129BA" w14:textId="62E27711" w:rsidR="0009122A" w:rsidRPr="000E42A5" w:rsidRDefault="0009122A" w:rsidP="00193C2C">
      <w:pPr>
        <w:jc w:val="both"/>
        <w:outlineLvl w:val="0"/>
      </w:pPr>
      <w:r w:rsidRPr="000E42A5">
        <w:rPr>
          <w:i/>
        </w:rPr>
        <w:t>Methods:</w:t>
      </w:r>
      <w:r w:rsidR="00884927" w:rsidRPr="000E42A5">
        <w:t xml:space="preserve"> </w:t>
      </w:r>
      <w:r w:rsidR="000224A9" w:rsidRPr="000E42A5">
        <w:t xml:space="preserve">Participants </w:t>
      </w:r>
      <w:r w:rsidR="0037103D" w:rsidRPr="000E42A5">
        <w:t xml:space="preserve">were exposed to </w:t>
      </w:r>
      <w:r w:rsidR="00FB4B53" w:rsidRPr="000E42A5">
        <w:t>either</w:t>
      </w:r>
      <w:r w:rsidR="000224A9" w:rsidRPr="000E42A5">
        <w:t xml:space="preserve"> v</w:t>
      </w:r>
      <w:r w:rsidR="00FB4B53" w:rsidRPr="000E42A5">
        <w:t>isual or</w:t>
      </w:r>
      <w:r w:rsidR="00193C2C" w:rsidRPr="000E42A5">
        <w:t xml:space="preserve"> auditory stimulation at</w:t>
      </w:r>
      <w:r w:rsidR="00884927" w:rsidRPr="000E42A5">
        <w:t xml:space="preserve"> three frequencies in the alpha-band range </w:t>
      </w:r>
      <w:r w:rsidR="00193C2C" w:rsidRPr="000E42A5">
        <w:t xml:space="preserve">and </w:t>
      </w:r>
      <w:r w:rsidR="00184BA4" w:rsidRPr="000E42A5">
        <w:t>a</w:t>
      </w:r>
      <w:r w:rsidR="00193C2C" w:rsidRPr="000E42A5">
        <w:t xml:space="preserve"> control frequency. We collected verbal pain ratings of laser stimuli from participants following ten minutes of flashing LED goggle stimulation and ten minutes of binaural beat stimulation across the alpha range. Alterations in sleepiness, anxiety and negative mo</w:t>
      </w:r>
      <w:r w:rsidR="00866802" w:rsidRPr="000E42A5">
        <w:t>od</w:t>
      </w:r>
      <w:r w:rsidR="00193C2C" w:rsidRPr="000E42A5">
        <w:t xml:space="preserve"> were recorded following each auditory or visual alpha</w:t>
      </w:r>
      <w:r w:rsidR="00A87117" w:rsidRPr="000E42A5">
        <w:t>-rhythm</w:t>
      </w:r>
      <w:r w:rsidR="00193C2C" w:rsidRPr="000E42A5">
        <w:t xml:space="preserve"> stimulation</w:t>
      </w:r>
      <w:r w:rsidR="009C635D" w:rsidRPr="000E42A5">
        <w:t xml:space="preserve"> session</w:t>
      </w:r>
      <w:r w:rsidR="00193C2C" w:rsidRPr="000E42A5">
        <w:t xml:space="preserve">. </w:t>
      </w:r>
    </w:p>
    <w:p w14:paraId="53E9394E" w14:textId="77777777" w:rsidR="0009122A" w:rsidRPr="000E42A5" w:rsidRDefault="0009122A" w:rsidP="00193C2C">
      <w:pPr>
        <w:jc w:val="both"/>
        <w:outlineLvl w:val="0"/>
      </w:pPr>
    </w:p>
    <w:p w14:paraId="2F7B9538" w14:textId="47F5AC8E" w:rsidR="0009122A" w:rsidRPr="000E42A5" w:rsidRDefault="0009122A" w:rsidP="00193C2C">
      <w:pPr>
        <w:jc w:val="both"/>
        <w:outlineLvl w:val="0"/>
      </w:pPr>
      <w:r w:rsidRPr="000E42A5">
        <w:rPr>
          <w:i/>
        </w:rPr>
        <w:t>Results:</w:t>
      </w:r>
      <w:r w:rsidRPr="000E42A5">
        <w:t xml:space="preserve"> </w:t>
      </w:r>
      <w:r w:rsidR="00193C2C" w:rsidRPr="000E42A5">
        <w:t>A significant reduction in pain ratings was found after both t</w:t>
      </w:r>
      <w:r w:rsidR="00A87117" w:rsidRPr="000E42A5">
        <w:t>he visual and the auditory</w:t>
      </w:r>
      <w:r w:rsidR="00193C2C" w:rsidRPr="000E42A5">
        <w:t xml:space="preserve"> stimulation across all three frequencies compared to the control condition. In the visual group, a significantly larger reduction was recorded following the </w:t>
      </w:r>
      <w:proofErr w:type="spellStart"/>
      <w:r w:rsidR="00193C2C" w:rsidRPr="000E42A5">
        <w:t>10Hz</w:t>
      </w:r>
      <w:proofErr w:type="spellEnd"/>
      <w:r w:rsidR="00193C2C" w:rsidRPr="000E42A5">
        <w:t xml:space="preserve"> stimulation than succeeding the </w:t>
      </w:r>
      <w:proofErr w:type="spellStart"/>
      <w:r w:rsidR="00193C2C" w:rsidRPr="000E42A5">
        <w:t>8Hz</w:t>
      </w:r>
      <w:proofErr w:type="spellEnd"/>
      <w:r w:rsidR="00193C2C" w:rsidRPr="000E42A5">
        <w:t xml:space="preserve"> and </w:t>
      </w:r>
      <w:proofErr w:type="spellStart"/>
      <w:r w:rsidR="00193C2C" w:rsidRPr="000E42A5">
        <w:t>12Hz</w:t>
      </w:r>
      <w:proofErr w:type="spellEnd"/>
      <w:r w:rsidR="00193C2C" w:rsidRPr="000E42A5">
        <w:t xml:space="preserve"> conditions. </w:t>
      </w:r>
    </w:p>
    <w:p w14:paraId="47F74C08" w14:textId="77777777" w:rsidR="0009122A" w:rsidRPr="000E42A5" w:rsidRDefault="0009122A" w:rsidP="00193C2C">
      <w:pPr>
        <w:jc w:val="both"/>
        <w:outlineLvl w:val="0"/>
      </w:pPr>
    </w:p>
    <w:p w14:paraId="1F889F0E" w14:textId="7A89A10F" w:rsidR="0009122A" w:rsidRPr="000E42A5" w:rsidRDefault="0009122A" w:rsidP="00AB4D85">
      <w:pPr>
        <w:jc w:val="both"/>
        <w:outlineLvl w:val="0"/>
      </w:pPr>
      <w:r w:rsidRPr="000E42A5">
        <w:rPr>
          <w:i/>
        </w:rPr>
        <w:t xml:space="preserve">Conclusions: </w:t>
      </w:r>
      <w:r w:rsidR="00193C2C" w:rsidRPr="000E42A5">
        <w:t xml:space="preserve">The present study suggests a short presentation of auditory and visual </w:t>
      </w:r>
      <w:proofErr w:type="gramStart"/>
      <w:r w:rsidR="00193C2C" w:rsidRPr="000E42A5">
        <w:t>stimuli,</w:t>
      </w:r>
      <w:proofErr w:type="gramEnd"/>
      <w:r w:rsidR="00193C2C" w:rsidRPr="000E42A5">
        <w:t xml:space="preserve"> oscillating in the alpha range, have an analgesic effect on acute laser pain, with the largest effect following the </w:t>
      </w:r>
      <w:proofErr w:type="spellStart"/>
      <w:r w:rsidR="00193C2C" w:rsidRPr="000E42A5">
        <w:t>10Hz</w:t>
      </w:r>
      <w:proofErr w:type="spellEnd"/>
      <w:r w:rsidR="00193C2C" w:rsidRPr="000E42A5">
        <w:t xml:space="preserve"> visual stimulation. Pain reductions following</w:t>
      </w:r>
      <w:r w:rsidR="00A87117" w:rsidRPr="000E42A5">
        <w:t xml:space="preserve"> </w:t>
      </w:r>
      <w:r w:rsidR="00193C2C" w:rsidRPr="000E42A5">
        <w:t xml:space="preserve">stimulation </w:t>
      </w:r>
      <w:r w:rsidR="00A87117" w:rsidRPr="000E42A5">
        <w:t xml:space="preserve">in the alpha range </w:t>
      </w:r>
      <w:r w:rsidR="00193C2C" w:rsidRPr="000E42A5">
        <w:t>are independent of sleepin</w:t>
      </w:r>
      <w:r w:rsidR="00AB4D85" w:rsidRPr="000E42A5">
        <w:t>ess, anxiety and negative moods.</w:t>
      </w:r>
    </w:p>
    <w:p w14:paraId="3CE74F57" w14:textId="77777777" w:rsidR="0009122A" w:rsidRPr="000E42A5" w:rsidRDefault="0009122A" w:rsidP="00193C2C"/>
    <w:p w14:paraId="4F6F635E" w14:textId="77777777" w:rsidR="00CC0F93" w:rsidRPr="000E42A5" w:rsidRDefault="00CC0F93" w:rsidP="00410949">
      <w:pPr>
        <w:pStyle w:val="Heading5"/>
      </w:pPr>
      <w:r w:rsidRPr="000E42A5">
        <w:t>Introduction</w:t>
      </w:r>
      <w:bookmarkEnd w:id="1"/>
    </w:p>
    <w:p w14:paraId="48F4135E" w14:textId="63F68E7B" w:rsidR="00655CB3" w:rsidRPr="000E42A5" w:rsidRDefault="00D12532" w:rsidP="00410949">
      <w:pPr>
        <w:jc w:val="both"/>
      </w:pPr>
      <w:r w:rsidRPr="000E42A5">
        <w:t>The alpha rhythm (7-</w:t>
      </w:r>
      <w:proofErr w:type="spellStart"/>
      <w:r w:rsidRPr="000E42A5">
        <w:t>14Hz</w:t>
      </w:r>
      <w:proofErr w:type="spellEnd"/>
      <w:r w:rsidRPr="000E42A5">
        <w:t>) is the most studied frequency band in the human brain</w:t>
      </w:r>
      <w:r w:rsidR="00C76FBE" w:rsidRPr="000E42A5">
        <w:t>,</w:t>
      </w:r>
      <w:r w:rsidRPr="000E42A5">
        <w:t xml:space="preserve"> as it can be detected in 95% of healthy young adults with their eyes closed </w:t>
      </w:r>
      <w:r w:rsidRPr="000E42A5">
        <w:fldChar w:fldCharType="begin"/>
      </w:r>
      <w:r w:rsidR="005C6C64" w:rsidRPr="000E42A5">
        <w:instrText xml:space="preserve"> ADDIN EN.CITE &lt;EndNote&gt;&lt;Cite&gt;&lt;Author&gt;Srinivasan&lt;/Author&gt;&lt;Year&gt;1999&lt;/Year&gt;&lt;RecNum&gt;43&lt;/RecNum&gt;&lt;DisplayText&gt;(Srinivasan, 1999)&lt;/DisplayText&gt;&lt;record&gt;&lt;rec-number&gt;43&lt;/rec-number&gt;&lt;foreign-keys&gt;&lt;key app="EN" db-id="90atf025rd9w9teae9dx9e05xxrp92vz9ze0"&gt;43&lt;/key&gt;&lt;/foreign-keys&gt;&lt;ref-type name="Journal Article"&gt;17&lt;/ref-type&gt;&lt;contributors&gt;&lt;authors&gt;&lt;author&gt;Srinivasan, Ramesh&lt;/author&gt;&lt;/authors&gt;&lt;/contributors&gt;&lt;titles&gt;&lt;title&gt;Spatial structure of the human alpha rhythm: global correlation in adults and local correlation in children&lt;/title&gt;&lt;secondary-title&gt;Clinical Neurophysiology&lt;/secondary-title&gt;&lt;short-title&gt;Spatial structure of the human alpha rhythm: global correlation in adults and local correlation in children&lt;/short-title&gt;&lt;/titles&gt;&lt;pages&gt;1351-1362&lt;/pages&gt;&lt;volume&gt;110&lt;/volume&gt;&lt;number&gt;8&lt;/number&gt;&lt;dates&gt;&lt;year&gt;1999&lt;/year&gt;&lt;/dates&gt;&lt;urls&gt;&lt;/urls&gt;&lt;electronic-resource-num&gt;http://dx.doi.org/10.1016/S1388-2457(99)00080-2&lt;/electronic-resource-num&gt;&lt;/record&gt;&lt;/Cite&gt;&lt;/EndNote&gt;</w:instrText>
      </w:r>
      <w:r w:rsidRPr="000E42A5">
        <w:fldChar w:fldCharType="separate"/>
      </w:r>
      <w:r w:rsidR="003D7D58" w:rsidRPr="000E42A5">
        <w:rPr>
          <w:noProof/>
        </w:rPr>
        <w:t>(</w:t>
      </w:r>
      <w:hyperlink w:anchor="_ENREF_49" w:tooltip="Srinivasan, 1999 #43" w:history="1">
        <w:r w:rsidR="005C6C64" w:rsidRPr="000E42A5">
          <w:rPr>
            <w:noProof/>
          </w:rPr>
          <w:t>Srinivasan, 1999</w:t>
        </w:r>
      </w:hyperlink>
      <w:r w:rsidR="003D7D58" w:rsidRPr="000E42A5">
        <w:rPr>
          <w:noProof/>
        </w:rPr>
        <w:t>)</w:t>
      </w:r>
      <w:r w:rsidRPr="000E42A5">
        <w:fldChar w:fldCharType="end"/>
      </w:r>
      <w:r w:rsidRPr="000E42A5">
        <w:t xml:space="preserve">. The alpha rhythm has historically been described as </w:t>
      </w:r>
      <w:proofErr w:type="gramStart"/>
      <w:r w:rsidRPr="000E42A5">
        <w:t>an ‘idling’</w:t>
      </w:r>
      <w:proofErr w:type="gramEnd"/>
      <w:r w:rsidRPr="000E42A5">
        <w:t xml:space="preserve"> rhythm and was believed to represent low information processing. Ho</w:t>
      </w:r>
      <w:r w:rsidR="00FF7839" w:rsidRPr="000E42A5">
        <w:t>wever, more recent work indicates</w:t>
      </w:r>
      <w:r w:rsidRPr="000E42A5">
        <w:t xml:space="preserve"> a central role in cognitive processing, specifically the top-down control of sensory information </w:t>
      </w:r>
      <w:r w:rsidRPr="000E42A5">
        <w:fldChar w:fldCharType="begin"/>
      </w:r>
      <w:r w:rsidR="003D7D58" w:rsidRPr="000E42A5">
        <w:instrText xml:space="preserve"> ADDIN EN.CITE &lt;EndNote&gt;&lt;Cite&gt;&lt;Author&gt;Klimesch&lt;/Author&gt;&lt;Year&gt;2007&lt;/Year&gt;&lt;RecNum&gt;231&lt;/RecNum&gt;&lt;DisplayText&gt;(Klimesch et al., 2007)&lt;/DisplayText&gt;&lt;record&gt;&lt;rec-number&gt;231&lt;/rec-number&gt;&lt;foreign-keys&gt;&lt;key app="EN" db-id="90atf025rd9w9teae9dx9e05xxrp92vz9ze0"&gt;231&lt;/key&gt;&lt;/foreign-keys&gt;&lt;ref-type name="Journal Article"&gt;17&lt;/ref-type&gt;&lt;contributors&gt;&lt;authors&gt;&lt;author&gt;Klimesch, W.&lt;/author&gt;&lt;author&gt;Sauseng, P.&lt;/author&gt;&lt;author&gt;Hanslmayr, S.&lt;/author&gt;&lt;/authors&gt;&lt;/contributors&gt;&lt;auth-address&gt;University of Salzburg, Department of Physiological Psychology, Institute of Psychology, Hellbrunnerstr. 34, A-5020 SALZBURG, Austria/Europe. wolfgang.klimesch@sbg.ac.at &amp;lt;wolfgang.klimesch@sbg.ac.at&amp;gt;&lt;/auth-address&gt;&lt;titles&gt;&lt;title&gt;EEG alpha oscillations: the inhibition-timing hypothesis&lt;/title&gt;&lt;secondary-title&gt;Brain Res Rev&lt;/secondary-title&gt;&lt;alt-title&gt;Brain research reviews&lt;/alt-title&gt;&lt;/titles&gt;&lt;pages&gt;63-88&lt;/pages&gt;&lt;volume&gt;53&lt;/volume&gt;&lt;number&gt;1&lt;/number&gt;&lt;keywords&gt;&lt;keyword&gt;Animals&lt;/keyword&gt;&lt;keyword&gt;Biological Clocks/*physiology&lt;/keyword&gt;&lt;keyword&gt;Cerebral Cortex/*physiology&lt;/keyword&gt;&lt;keyword&gt;Cognition/physiology&lt;/keyword&gt;&lt;keyword&gt;*Electroencephalography&lt;/keyword&gt;&lt;keyword&gt;Evoked Potentials/*physiology&lt;/keyword&gt;&lt;keyword&gt;Humans&lt;/keyword&gt;&lt;keyword&gt;Models, Neurological&lt;/keyword&gt;&lt;keyword&gt;Neural Inhibition/*physiology&lt;/keyword&gt;&lt;keyword&gt;Neural Pathways/physiology&lt;/keyword&gt;&lt;keyword&gt;Neurons/physiology&lt;/keyword&gt;&lt;keyword&gt;Time Factors&lt;/keyword&gt;&lt;/keywords&gt;&lt;dates&gt;&lt;year&gt;2007&lt;/year&gt;&lt;pub-dates&gt;&lt;date&gt;Jan&lt;/date&gt;&lt;/pub-dates&gt;&lt;/dates&gt;&lt;isbn&gt;0165-0173 (Print)&amp;#xD;0165-0173 (Linking)&lt;/isbn&gt;&lt;accession-num&gt;16887192&lt;/accession-num&gt;&lt;urls&gt;&lt;related-urls&gt;&lt;url&gt;http://www.ncbi.nlm.nih.gov/pubmed/16887192&lt;/url&gt;&lt;/related-urls&gt;&lt;/urls&gt;&lt;electronic-resource-num&gt;10.1016/j.brainresrev.2006.06.003&lt;/electronic-resource-num&gt;&lt;/record&gt;&lt;/Cite&gt;&lt;/EndNote&gt;</w:instrText>
      </w:r>
      <w:r w:rsidRPr="000E42A5">
        <w:fldChar w:fldCharType="separate"/>
      </w:r>
      <w:r w:rsidR="003D7D58" w:rsidRPr="000E42A5">
        <w:rPr>
          <w:noProof/>
        </w:rPr>
        <w:t>(</w:t>
      </w:r>
      <w:hyperlink w:anchor="_ENREF_25" w:tooltip="Klimesch, 2007 #231" w:history="1">
        <w:r w:rsidR="005C6C64" w:rsidRPr="000E42A5">
          <w:rPr>
            <w:noProof/>
          </w:rPr>
          <w:t>Klimesch et al., 2007</w:t>
        </w:r>
      </w:hyperlink>
      <w:r w:rsidR="003D7D58" w:rsidRPr="000E42A5">
        <w:rPr>
          <w:noProof/>
        </w:rPr>
        <w:t>)</w:t>
      </w:r>
      <w:r w:rsidRPr="000E42A5">
        <w:fldChar w:fldCharType="end"/>
      </w:r>
      <w:r w:rsidRPr="000E42A5">
        <w:t>.</w:t>
      </w:r>
      <w:r w:rsidR="00906334" w:rsidRPr="000E42A5">
        <w:t xml:space="preserve"> Suppression of alpha power in the </w:t>
      </w:r>
      <w:r w:rsidRPr="000E42A5">
        <w:t xml:space="preserve">contralateral sensorimotor and occipital cortices has been repeatedly found to </w:t>
      </w:r>
      <w:r w:rsidR="004A5F75" w:rsidRPr="000E42A5">
        <w:t>be correlated with the strength</w:t>
      </w:r>
      <w:r w:rsidRPr="000E42A5">
        <w:t xml:space="preserve"> of a painful stimulus </w:t>
      </w:r>
      <w:r w:rsidRPr="000E42A5">
        <w:fldChar w:fldCharType="begin">
          <w:fldData xml:space="preserve">PEVuZE5vdGU+PENpdGU+PEF1dGhvcj5IdTwvQXV0aG9yPjxZZWFyPjIwMTM8L1llYXI+PFJlY051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</w:fldData>
        </w:fldChar>
      </w:r>
      <w:r w:rsidR="005C6C64" w:rsidRPr="000E42A5">
        <w:instrText xml:space="preserve"> ADDIN EN.CITE </w:instrText>
      </w:r>
      <w:r w:rsidR="005C6C64" w:rsidRPr="000E42A5">
        <w:fldChar w:fldCharType="begin">
          <w:fldData xml:space="preserve">PEVuZE5vdGU+PENpdGU+PEF1dGhvcj5IdTwvQXV0aG9yPjxZZWFyPjIwMTM8L1llYXI+PFJlY051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</w:fldData>
        </w:fldChar>
      </w:r>
      <w:r w:rsidR="005C6C64" w:rsidRPr="000E42A5">
        <w:instrText xml:space="preserve"> ADDIN EN.CITE.DATA </w:instrText>
      </w:r>
      <w:r w:rsidR="005C6C64" w:rsidRPr="000E42A5">
        <w:fldChar w:fldCharType="end"/>
      </w:r>
      <w:r w:rsidRPr="000E42A5">
        <w:fldChar w:fldCharType="separate"/>
      </w:r>
      <w:r w:rsidR="003D7D58" w:rsidRPr="000E42A5">
        <w:rPr>
          <w:noProof/>
        </w:rPr>
        <w:t>(</w:t>
      </w:r>
      <w:hyperlink w:anchor="_ENREF_17" w:tooltip="Hu, 2013 #18" w:history="1">
        <w:r w:rsidR="005C6C64" w:rsidRPr="000E42A5">
          <w:rPr>
            <w:noProof/>
          </w:rPr>
          <w:t>Hu et al., 2013</w:t>
        </w:r>
      </w:hyperlink>
      <w:r w:rsidR="003D7D58" w:rsidRPr="000E42A5">
        <w:rPr>
          <w:noProof/>
        </w:rPr>
        <w:t xml:space="preserve">; </w:t>
      </w:r>
      <w:hyperlink w:anchor="_ENREF_35" w:tooltip="Mouraux, 2003 #30" w:history="1">
        <w:r w:rsidR="005C6C64" w:rsidRPr="000E42A5">
          <w:rPr>
            <w:noProof/>
          </w:rPr>
          <w:t>Mouraux et al., 2003</w:t>
        </w:r>
      </w:hyperlink>
      <w:r w:rsidR="003D7D58" w:rsidRPr="000E42A5">
        <w:rPr>
          <w:noProof/>
        </w:rPr>
        <w:t xml:space="preserve">; </w:t>
      </w:r>
      <w:hyperlink w:anchor="_ENREF_36" w:tooltip="Ohara, 2004 #33" w:history="1">
        <w:r w:rsidR="005C6C64" w:rsidRPr="000E42A5">
          <w:rPr>
            <w:noProof/>
          </w:rPr>
          <w:t>Ohara et al., 2004</w:t>
        </w:r>
      </w:hyperlink>
      <w:r w:rsidR="003D7D58" w:rsidRPr="000E42A5">
        <w:rPr>
          <w:noProof/>
        </w:rPr>
        <w:t xml:space="preserve">; </w:t>
      </w:r>
      <w:hyperlink w:anchor="_ENREF_39" w:tooltip="Peng, 2014 #257" w:history="1">
        <w:r w:rsidR="005C6C64" w:rsidRPr="000E42A5">
          <w:rPr>
            <w:noProof/>
          </w:rPr>
          <w:t>Peng et al., 2014</w:t>
        </w:r>
      </w:hyperlink>
      <w:r w:rsidR="003D7D58" w:rsidRPr="000E42A5">
        <w:rPr>
          <w:noProof/>
        </w:rPr>
        <w:t xml:space="preserve">; </w:t>
      </w:r>
      <w:hyperlink w:anchor="_ENREF_41" w:tooltip="Ploner, 2006 #36" w:history="1">
        <w:r w:rsidR="005C6C64" w:rsidRPr="000E42A5">
          <w:rPr>
            <w:noProof/>
          </w:rPr>
          <w:t>Ploner et al., 2006</w:t>
        </w:r>
      </w:hyperlink>
      <w:r w:rsidR="003D7D58" w:rsidRPr="000E42A5">
        <w:rPr>
          <w:noProof/>
        </w:rPr>
        <w:t xml:space="preserve">; </w:t>
      </w:r>
      <w:hyperlink w:anchor="_ENREF_43" w:tooltip="Raij, 2004 #256" w:history="1">
        <w:r w:rsidR="005C6C64" w:rsidRPr="000E42A5">
          <w:rPr>
            <w:noProof/>
          </w:rPr>
          <w:t>Raij et al., 2004</w:t>
        </w:r>
      </w:hyperlink>
      <w:r w:rsidR="003D7D58" w:rsidRPr="000E42A5">
        <w:rPr>
          <w:noProof/>
        </w:rPr>
        <w:t>)</w:t>
      </w:r>
      <w:r w:rsidRPr="000E42A5">
        <w:fldChar w:fldCharType="end"/>
      </w:r>
      <w:r w:rsidR="004A5F75" w:rsidRPr="000E42A5">
        <w:t>. I</w:t>
      </w:r>
      <w:r w:rsidR="00655CB3" w:rsidRPr="000E42A5">
        <w:t>mportantly, behavioural</w:t>
      </w:r>
      <w:r w:rsidR="00655CB3" w:rsidRPr="000E42A5">
        <w:rPr>
          <w:color w:val="C0504D" w:themeColor="accent2"/>
        </w:rPr>
        <w:t xml:space="preserve"> </w:t>
      </w:r>
      <w:r w:rsidR="00DC5890" w:rsidRPr="000E42A5">
        <w:t>pain</w:t>
      </w:r>
      <w:r w:rsidR="00655CB3" w:rsidRPr="000E42A5">
        <w:t xml:space="preserve"> </w:t>
      </w:r>
      <w:r w:rsidR="004A5F75" w:rsidRPr="000E42A5">
        <w:t xml:space="preserve">intensity </w:t>
      </w:r>
      <w:r w:rsidR="00655CB3" w:rsidRPr="000E42A5">
        <w:t xml:space="preserve">ratings have been </w:t>
      </w:r>
      <w:r w:rsidR="004A5F75" w:rsidRPr="000E42A5">
        <w:t xml:space="preserve">directly </w:t>
      </w:r>
      <w:r w:rsidR="00655CB3" w:rsidRPr="000E42A5">
        <w:t xml:space="preserve">correlated with decreases in alpha power </w:t>
      </w:r>
      <w:r w:rsidR="00655CB3" w:rsidRPr="000E42A5">
        <w:fldChar w:fldCharType="begin">
          <w:fldData xml:space="preserve">PEVuZE5vdGU+PENpdGU+PEF1dGhvcj5Nb3VyYXV4PC9BdXRob3I+PFllYXI+MjAwMzwvWWVhcj48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==
</w:fldData>
        </w:fldChar>
      </w:r>
      <w:r w:rsidR="005C6C64" w:rsidRPr="000E42A5">
        <w:instrText xml:space="preserve"> ADDIN EN.CITE </w:instrText>
      </w:r>
      <w:r w:rsidR="005C6C64" w:rsidRPr="000E42A5">
        <w:fldChar w:fldCharType="begin">
          <w:fldData xml:space="preserve">PEVuZE5vdGU+PENpdGU+PEF1dGhvcj5Nb3VyYXV4PC9BdXRob3I+PFllYXI+MjAwMzwvWWVhcj48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==
</w:fldData>
        </w:fldChar>
      </w:r>
      <w:r w:rsidR="005C6C64" w:rsidRPr="000E42A5">
        <w:instrText xml:space="preserve"> ADDIN EN.CITE.DATA </w:instrText>
      </w:r>
      <w:r w:rsidR="005C6C64" w:rsidRPr="000E42A5">
        <w:fldChar w:fldCharType="end"/>
      </w:r>
      <w:r w:rsidR="00655CB3" w:rsidRPr="000E42A5">
        <w:fldChar w:fldCharType="separate"/>
      </w:r>
      <w:r w:rsidR="00CB1E1F" w:rsidRPr="000E42A5">
        <w:rPr>
          <w:noProof/>
        </w:rPr>
        <w:t>(</w:t>
      </w:r>
      <w:hyperlink w:anchor="_ENREF_3" w:tooltip="Babiloni, 2006 #2" w:history="1">
        <w:r w:rsidR="005C6C64" w:rsidRPr="000E42A5">
          <w:rPr>
            <w:noProof/>
          </w:rPr>
          <w:t>Babiloni et al., 2006</w:t>
        </w:r>
      </w:hyperlink>
      <w:r w:rsidR="00CB1E1F" w:rsidRPr="000E42A5">
        <w:rPr>
          <w:noProof/>
        </w:rPr>
        <w:t xml:space="preserve">; </w:t>
      </w:r>
      <w:hyperlink w:anchor="_ENREF_14" w:tooltip="Gross, 2007 #259" w:history="1">
        <w:r w:rsidR="005C6C64" w:rsidRPr="000E42A5">
          <w:rPr>
            <w:noProof/>
          </w:rPr>
          <w:t>Gross et al., 2007</w:t>
        </w:r>
      </w:hyperlink>
      <w:r w:rsidR="00CB1E1F" w:rsidRPr="000E42A5">
        <w:rPr>
          <w:noProof/>
        </w:rPr>
        <w:t xml:space="preserve">; </w:t>
      </w:r>
      <w:hyperlink w:anchor="_ENREF_35" w:tooltip="Mouraux, 2003 #30" w:history="1">
        <w:r w:rsidR="005C6C64" w:rsidRPr="000E42A5">
          <w:rPr>
            <w:noProof/>
          </w:rPr>
          <w:t>Mouraux et al., 2003</w:t>
        </w:r>
      </w:hyperlink>
      <w:r w:rsidR="00CB1E1F" w:rsidRPr="000E42A5">
        <w:rPr>
          <w:noProof/>
        </w:rPr>
        <w:t>)</w:t>
      </w:r>
      <w:r w:rsidR="00655CB3" w:rsidRPr="000E42A5">
        <w:fldChar w:fldCharType="end"/>
      </w:r>
      <w:r w:rsidR="00655CB3" w:rsidRPr="000E42A5">
        <w:t>.</w:t>
      </w:r>
    </w:p>
    <w:p w14:paraId="6AA82D97" w14:textId="77777777" w:rsidR="00CC0F93" w:rsidRPr="000E42A5" w:rsidRDefault="00CC0F93" w:rsidP="00CC0F93">
      <w:pPr>
        <w:jc w:val="both"/>
      </w:pPr>
    </w:p>
    <w:p w14:paraId="50E9DFFB" w14:textId="5409CD73" w:rsidR="00CC0F93" w:rsidRPr="000E42A5" w:rsidRDefault="00CC0F93" w:rsidP="00CC0F93">
      <w:pPr>
        <w:jc w:val="both"/>
      </w:pPr>
      <w:r w:rsidRPr="000E42A5">
        <w:t xml:space="preserve">Early work by </w:t>
      </w:r>
      <w:proofErr w:type="spellStart"/>
      <w:r w:rsidRPr="000E42A5">
        <w:t>Trifiletti</w:t>
      </w:r>
      <w:proofErr w:type="spellEnd"/>
      <w:r w:rsidRPr="000E42A5">
        <w:t xml:space="preserve"> et al, observing that high alpha was associated with intense analgesia, alluded to the idea that this relationship may work both ways </w:t>
      </w:r>
      <w:r w:rsidRPr="000E42A5">
        <w:fldChar w:fldCharType="begin"/>
      </w:r>
      <w:r w:rsidR="0028182C" w:rsidRPr="000E42A5">
        <w:instrText xml:space="preserve"> ADDIN EN.CITE &lt;EndNote&gt;&lt;Cite&gt;&lt;Author&gt;Trifiletti&lt;/Author&gt;&lt;Year&gt;1984&lt;/Year&gt;&lt;RecNum&gt;162&lt;/RecNum&gt;&lt;DisplayText&gt;(Trifiletti, 1984)&lt;/DisplayText&gt;&lt;record&gt;&lt;rec-number&gt;162&lt;/rec-number&gt;&lt;foreign-keys&gt;&lt;key app="EN" db-id="90atf025rd9w9teae9dx9e05xxrp92vz9ze0"&gt;162&lt;/key&gt;&lt;/foreign-keys&gt;&lt;ref-type name="Journal Article"&gt;17&lt;/ref-type&gt;&lt;contributors&gt;&lt;authors&gt;&lt;author&gt;Trifiletti, R. J.&lt;/author&gt;&lt;/authors&gt;&lt;/contributors&gt;&lt;titles&gt;&lt;title&gt;The psychological effectiveness of pain management procedures in the context of behavioral medicine and medical psychology&lt;/title&gt;&lt;secondary-title&gt;Genet Psychol Monogr&lt;/secondary-title&gt;&lt;alt-title&gt;Genetic psychology monographs&lt;/alt-title&gt;&lt;/titles&gt;&lt;pages&gt;251-78&lt;/pages&gt;&lt;volume&gt;109&lt;/volume&gt;&lt;number&gt;2D Half&lt;/number&gt;&lt;keywords&gt;&lt;keyword&gt;Adult&lt;/keyword&gt;&lt;keyword&gt;Alpha Rhythm&lt;/keyword&gt;&lt;keyword&gt;Back Pain/therapy&lt;/keyword&gt;&lt;keyword&gt;Behavior Therapy/*methods&lt;/keyword&gt;&lt;keyword&gt;Behavioral Medicine&lt;/keyword&gt;&lt;keyword&gt;*Biofeedback, Psychology&lt;/keyword&gt;&lt;keyword&gt;Chronic Disease&lt;/keyword&gt;&lt;keyword&gt;*Cognition&lt;/keyword&gt;&lt;keyword&gt;*Conditioning, Operant&lt;/keyword&gt;&lt;keyword&gt;Electromyography&lt;/keyword&gt;&lt;keyword&gt;Female&lt;/keyword&gt;&lt;keyword&gt;Humans&lt;/keyword&gt;&lt;keyword&gt;Hypnosis&lt;/keyword&gt;&lt;keyword&gt;Male&lt;/keyword&gt;&lt;keyword&gt;Pain/psychology&lt;/keyword&gt;&lt;keyword&gt;*Pain Management&lt;/keyword&gt;&lt;keyword&gt;Phantom Limb/therapy&lt;/keyword&gt;&lt;keyword&gt;Psychology, Medical&lt;/keyword&gt;&lt;keyword&gt;Reinforcement (Psychology)&lt;/keyword&gt;&lt;keyword&gt;Skin Temperature&lt;/keyword&gt;&lt;/keywords&gt;&lt;dates&gt;&lt;year&gt;1984&lt;/year&gt;&lt;pub-dates&gt;&lt;date&gt;May&lt;/date&gt;&lt;/pub-dates&gt;&lt;/dates&gt;&lt;isbn&gt;0016-6677 (Print)&amp;#xD;0016-6677 (Linking)&lt;/isbn&gt;&lt;accession-num&gt;6234197&lt;/accession-num&gt;&lt;urls&gt;&lt;related-urls&gt;&lt;url&gt;http://www.ncbi.nlm.nih.gov/pubmed/6234197&lt;/url&gt;&lt;/related-urls&gt;&lt;/urls&gt;&lt;/record&gt;&lt;/Cite&gt;&lt;/EndNote&gt;</w:instrText>
      </w:r>
      <w:r w:rsidRPr="000E42A5">
        <w:fldChar w:fldCharType="separate"/>
      </w:r>
      <w:r w:rsidR="0028182C" w:rsidRPr="000E42A5">
        <w:rPr>
          <w:noProof/>
        </w:rPr>
        <w:t>(</w:t>
      </w:r>
      <w:hyperlink w:anchor="_ENREF_55" w:tooltip="Trifiletti, 1984 #162" w:history="1">
        <w:r w:rsidR="005C6C64" w:rsidRPr="000E42A5">
          <w:rPr>
            <w:noProof/>
          </w:rPr>
          <w:t>Trifiletti, 1984</w:t>
        </w:r>
      </w:hyperlink>
      <w:r w:rsidR="0028182C" w:rsidRPr="000E42A5">
        <w:rPr>
          <w:noProof/>
        </w:rPr>
        <w:t>)</w:t>
      </w:r>
      <w:r w:rsidRPr="000E42A5">
        <w:fldChar w:fldCharType="end"/>
      </w:r>
      <w:r w:rsidRPr="000E42A5">
        <w:t xml:space="preserve">. The concurrent presence of high alpha power during analgesia could indicate a causal relationship. Alpha rhythms are believed to arise from the thalamus, and subsequently transmitted through thalamo-cortical tracts to the cortex. Alpha rhythms can hence be influenced via inputs to the thalamus, synchronising or desynchronizing alpha oscillations </w:t>
      </w:r>
      <w:r w:rsidRPr="000E42A5">
        <w:fldChar w:fldCharType="begin"/>
      </w:r>
      <w:r w:rsidR="00321E28" w:rsidRPr="000E42A5">
        <w:instrText xml:space="preserve"> ADDIN EN.CITE &lt;EndNote&gt;&lt;Cite&gt;&lt;Author&gt;Schmidt&lt;/Author&gt;&lt;Year&gt;1985&lt;/Year&gt;&lt;RecNum&gt;87&lt;/RecNum&gt;&lt;DisplayText&gt;(Schmidt et al., 1985)&lt;/DisplayText&gt;&lt;record&gt;&lt;rec-number&gt;87&lt;/rec-number&gt;&lt;foreign-keys&gt;&lt;key app="EN" db-id="90atf025rd9w9teae9dx9e05xxrp92vz9ze0"&gt;87&lt;/key&gt;&lt;/foreign-keys&gt;&lt;ref-type name="Journal Article"&gt;17&lt;/ref-type&gt;&lt;contributors&gt;&lt;authors&gt;&lt;author&gt;Schmidt, H.&lt;/author&gt;&lt;author&gt;Gottwald, W.&lt;/author&gt;&lt;author&gt;Haneke, E.&lt;/author&gt;&lt;/authors&gt;&lt;/contributors&gt;&lt;auth-address&gt;Schmidt, H&amp;#xD;Univ Erlangen Nurnberg,Inst Pathol,Krankenhausstr 8-10,D-8520 Erlangen,Fed Rep Ger&amp;#xD;Univ Erlangen Nurnberg,Inst Pathol,Krankenhausstr 8-10,D-8520 Erlangen,Fed Rep Ger&amp;#xD;Univ Erlangen Nurnberg,Psychiat Klin,D-8520 Erlangen,Fed Rep Ger&amp;#xD;Univ Erlangen Nurnberg,Dermatol Klin,D-8520 Erlangen,Fed Rep Ger&lt;/auth-address&gt;&lt;titles&gt;&lt;title&gt;Changes in the Central Nervous-System Associated with Scleroderma (Progressive Systemic-Sclerosis)&lt;/title&gt;&lt;secondary-title&gt;Pathologe&lt;/secondary-title&gt;&lt;alt-title&gt;Pathologe&lt;/alt-title&gt;&lt;/titles&gt;&lt;pages&gt;149-157&lt;/pages&gt;&lt;volume&gt;6&lt;/volume&gt;&lt;number&gt;3&lt;/number&gt;&lt;dates&gt;&lt;year&gt;1985&lt;/year&gt;&lt;/dates&gt;&lt;isbn&gt;0172-8113&lt;/isbn&gt;&lt;accession-num&gt;ISI:A1985AJE3800007&lt;/accession-num&gt;&lt;urls&gt;&lt;related-urls&gt;&lt;url&gt;&amp;lt;Go to ISI&amp;gt;://A1985AJE3800007&lt;/url&gt;&lt;/related-urls&gt;&lt;/urls&gt;&lt;language&gt;German&lt;/language&gt;&lt;/record&gt;&lt;/Cite&gt;&lt;/EndNote&gt;</w:instrText>
      </w:r>
      <w:r w:rsidRPr="000E42A5">
        <w:fldChar w:fldCharType="separate"/>
      </w:r>
      <w:r w:rsidR="00321E28" w:rsidRPr="000E42A5">
        <w:rPr>
          <w:noProof/>
        </w:rPr>
        <w:t>(</w:t>
      </w:r>
      <w:hyperlink w:anchor="_ENREF_45" w:tooltip="Schmidt, 1985 #87" w:history="1">
        <w:r w:rsidR="005C6C64" w:rsidRPr="000E42A5">
          <w:rPr>
            <w:noProof/>
          </w:rPr>
          <w:t>Schmidt et al., 1985</w:t>
        </w:r>
      </w:hyperlink>
      <w:r w:rsidR="00321E28" w:rsidRPr="000E42A5">
        <w:rPr>
          <w:noProof/>
        </w:rPr>
        <w:t>)</w:t>
      </w:r>
      <w:r w:rsidRPr="000E42A5">
        <w:fldChar w:fldCharType="end"/>
      </w:r>
      <w:r w:rsidRPr="000E42A5">
        <w:t xml:space="preserve">. Recent neurofeedback </w:t>
      </w:r>
      <w:r w:rsidRPr="000E42A5">
        <w:lastRenderedPageBreak/>
        <w:t xml:space="preserve">studies have developed this idea and confirmed brain training to increase alpha power can lead to a long-term reduction in chronic pain </w:t>
      </w:r>
      <w:r w:rsidRPr="000E42A5">
        <w:fldChar w:fldCharType="begin">
          <w:fldData xml:space="preserve">PEVuZE5vdGU+PENpdGU+PEF1dGhvcj5KZW5zZW48L0F1dGhvcj48WWVhcj4yMDEzPC9ZZWFyPjxS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</w:fldData>
        </w:fldChar>
      </w:r>
      <w:r w:rsidR="00321E28" w:rsidRPr="000E42A5">
        <w:instrText xml:space="preserve"> ADDIN EN.CITE </w:instrText>
      </w:r>
      <w:r w:rsidR="00321E28" w:rsidRPr="000E42A5">
        <w:fldChar w:fldCharType="begin">
          <w:fldData xml:space="preserve">PEVuZE5vdGU+PENpdGU+PEF1dGhvcj5KZW5zZW48L0F1dGhvcj48WWVhcj4yMDEzPC9ZZWFyPjxS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18" w:tooltip="Jensen, 2013 #163" w:history="1">
        <w:r w:rsidR="005C6C64" w:rsidRPr="000E42A5">
          <w:rPr>
            <w:noProof/>
          </w:rPr>
          <w:t>Jensen et al., 2013</w:t>
        </w:r>
      </w:hyperlink>
      <w:r w:rsidR="00321E28" w:rsidRPr="000E42A5">
        <w:rPr>
          <w:noProof/>
        </w:rPr>
        <w:t>)</w:t>
      </w:r>
      <w:r w:rsidRPr="000E42A5">
        <w:fldChar w:fldCharType="end"/>
      </w:r>
      <w:r w:rsidRPr="000E42A5">
        <w:t xml:space="preserve">. The main disadvantage of neurofeedback is that it takes concentration and often weeks of training to be effective and thus is currently ineffective for acute pain </w:t>
      </w:r>
      <w:r w:rsidRPr="000E42A5">
        <w:fldChar w:fldCharType="begin">
          <w:fldData xml:space="preserve">PEVuZE5vdGU+PENpdGU+PEF1dGhvcj5LYXlpcmFuPC9BdXRob3I+PFllYXI+MjAxMDwvWWVhcj48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</w:fldData>
        </w:fldChar>
      </w:r>
      <w:r w:rsidR="00321E28" w:rsidRPr="000E42A5">
        <w:instrText xml:space="preserve"> ADDIN EN.CITE </w:instrText>
      </w:r>
      <w:r w:rsidR="00321E28" w:rsidRPr="000E42A5">
        <w:fldChar w:fldCharType="begin">
          <w:fldData xml:space="preserve">PEVuZE5vdGU+PENpdGU+PEF1dGhvcj5LYXlpcmFuPC9BdXRob3I+PFllYXI+MjAxMDwvWWVhcj48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20" w:tooltip="Kayiran, 2010 #164" w:history="1">
        <w:r w:rsidR="005C6C64" w:rsidRPr="000E42A5">
          <w:rPr>
            <w:noProof/>
          </w:rPr>
          <w:t>Kayiran et al., 2010</w:t>
        </w:r>
      </w:hyperlink>
      <w:r w:rsidR="00321E28" w:rsidRPr="000E42A5">
        <w:rPr>
          <w:noProof/>
        </w:rPr>
        <w:t>)</w:t>
      </w:r>
      <w:r w:rsidRPr="000E42A5">
        <w:fldChar w:fldCharType="end"/>
      </w:r>
      <w:r w:rsidRPr="000E42A5">
        <w:t xml:space="preserve">. </w:t>
      </w:r>
    </w:p>
    <w:p w14:paraId="37429021" w14:textId="77777777" w:rsidR="00CC0F93" w:rsidRPr="000E42A5" w:rsidRDefault="00CC0F93" w:rsidP="00CC0F93">
      <w:pPr>
        <w:jc w:val="both"/>
      </w:pPr>
    </w:p>
    <w:p w14:paraId="0FA003B4" w14:textId="2BFA76D7" w:rsidR="00CC0F93" w:rsidRPr="000E42A5" w:rsidRDefault="00CC0F93" w:rsidP="00CC0F93">
      <w:pPr>
        <w:jc w:val="both"/>
      </w:pPr>
      <w:r w:rsidRPr="000E42A5">
        <w:t xml:space="preserve">Visual and auditory entrainment enables almost immediate increases in cortical alpha power through an external pulse with a consistent frequency oscillating in the alpha range </w:t>
      </w:r>
      <w:r w:rsidRPr="000E42A5">
        <w:fldChar w:fldCharType="begin">
          <w:fldData xml:space="preserve">PEVuZE5vdGU+PENpdGU+PEF1dGhvcj5TcGFhazwvQXV0aG9yPjxZZWFyPjIwMTQ8L1llYXI+PFJl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</w:fldData>
        </w:fldChar>
      </w:r>
      <w:r w:rsidR="00321E28" w:rsidRPr="000E42A5">
        <w:instrText xml:space="preserve"> ADDIN EN.CITE </w:instrText>
      </w:r>
      <w:r w:rsidR="00321E28" w:rsidRPr="000E42A5">
        <w:fldChar w:fldCharType="begin">
          <w:fldData xml:space="preserve">PEVuZE5vdGU+PENpdGU+PEF1dGhvcj5TcGFhazwvQXV0aG9yPjxZZWFyPjIwMTQ8L1llYXI+PFJl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11" w:tooltip="Frederick, 2005 #149" w:history="1">
        <w:r w:rsidR="005C6C64" w:rsidRPr="000E42A5">
          <w:rPr>
            <w:noProof/>
          </w:rPr>
          <w:t>Frederick et al., 2005</w:t>
        </w:r>
      </w:hyperlink>
      <w:r w:rsidR="00321E28" w:rsidRPr="000E42A5">
        <w:rPr>
          <w:noProof/>
        </w:rPr>
        <w:t xml:space="preserve">; </w:t>
      </w:r>
      <w:hyperlink w:anchor="_ENREF_48" w:tooltip="Spaak, 2014 #100" w:history="1">
        <w:r w:rsidR="005C6C64" w:rsidRPr="000E42A5">
          <w:rPr>
            <w:noProof/>
          </w:rPr>
          <w:t>Spaak et al., 2014</w:t>
        </w:r>
      </w:hyperlink>
      <w:r w:rsidR="00321E28" w:rsidRPr="000E42A5">
        <w:rPr>
          <w:noProof/>
        </w:rPr>
        <w:t>)</w:t>
      </w:r>
      <w:r w:rsidRPr="000E42A5">
        <w:fldChar w:fldCharType="end"/>
      </w:r>
      <w:r w:rsidRPr="000E42A5">
        <w:t xml:space="preserve">. Entrainment occurs when other regions of the brain fall into lockstep with the stimulated cortex, eliciting a broader increase in alpha power </w:t>
      </w:r>
      <w:r w:rsidRPr="000E42A5">
        <w:fldChar w:fldCharType="begin">
          <w:fldData xml:space="preserve">PEVuZE5vdGU+PENpdGU+PEF1dGhvcj5IYWxibGVpYjwvQXV0aG9yPjxZZWFyPjIwMTI8L1llYXI+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</w:fldData>
        </w:fldChar>
      </w:r>
      <w:r w:rsidR="00321E28" w:rsidRPr="000E42A5">
        <w:instrText xml:space="preserve"> ADDIN EN.CITE </w:instrText>
      </w:r>
      <w:r w:rsidR="00321E28" w:rsidRPr="000E42A5">
        <w:fldChar w:fldCharType="begin">
          <w:fldData xml:space="preserve">PEVuZE5vdGU+PENpdGU+PEF1dGhvcj5IYWxibGVpYjwvQXV0aG9yPjxZZWFyPjIwMTI8L1llYXI+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9" w:tooltip="de Graaf, 2013 #185" w:history="1">
        <w:r w:rsidR="005C6C64" w:rsidRPr="000E42A5">
          <w:rPr>
            <w:noProof/>
          </w:rPr>
          <w:t>de Graaf et al., 2013</w:t>
        </w:r>
      </w:hyperlink>
      <w:r w:rsidR="00321E28" w:rsidRPr="000E42A5">
        <w:rPr>
          <w:noProof/>
        </w:rPr>
        <w:t xml:space="preserve">; </w:t>
      </w:r>
      <w:hyperlink w:anchor="_ENREF_15" w:tooltip="Halbleib, 2012 #86" w:history="1">
        <w:r w:rsidR="005C6C64" w:rsidRPr="000E42A5">
          <w:rPr>
            <w:noProof/>
          </w:rPr>
          <w:t>Halbleib et al., 2012</w:t>
        </w:r>
      </w:hyperlink>
      <w:r w:rsidR="00321E28" w:rsidRPr="000E42A5">
        <w:rPr>
          <w:noProof/>
        </w:rPr>
        <w:t xml:space="preserve">; </w:t>
      </w:r>
      <w:hyperlink w:anchor="_ENREF_48" w:tooltip="Spaak, 2014 #100" w:history="1">
        <w:r w:rsidR="005C6C64" w:rsidRPr="000E42A5">
          <w:rPr>
            <w:noProof/>
          </w:rPr>
          <w:t>Spaak et al., 2014</w:t>
        </w:r>
      </w:hyperlink>
      <w:r w:rsidR="00321E28" w:rsidRPr="000E42A5">
        <w:rPr>
          <w:noProof/>
        </w:rPr>
        <w:t xml:space="preserve">; </w:t>
      </w:r>
      <w:hyperlink w:anchor="_ENREF_53" w:tooltip="Thut, 2012 #186" w:history="1">
        <w:r w:rsidR="005C6C64" w:rsidRPr="000E42A5">
          <w:rPr>
            <w:noProof/>
          </w:rPr>
          <w:t>Thut et al., 2012</w:t>
        </w:r>
      </w:hyperlink>
      <w:r w:rsidR="00321E28" w:rsidRPr="000E42A5">
        <w:rPr>
          <w:noProof/>
        </w:rPr>
        <w:t>)</w:t>
      </w:r>
      <w:r w:rsidRPr="000E42A5">
        <w:fldChar w:fldCharType="end"/>
      </w:r>
      <w:r w:rsidRPr="000E42A5">
        <w:t>.</w:t>
      </w:r>
    </w:p>
    <w:p w14:paraId="08BACF56" w14:textId="77777777" w:rsidR="00CC0F93" w:rsidRPr="000E42A5" w:rsidRDefault="00CC0F93" w:rsidP="00CC0F93">
      <w:pPr>
        <w:jc w:val="both"/>
      </w:pPr>
    </w:p>
    <w:p w14:paraId="01B0B98A" w14:textId="1E5AE254" w:rsidR="00CC0F93" w:rsidRPr="000E42A5" w:rsidRDefault="00CC0F93" w:rsidP="00CC0F93">
      <w:pPr>
        <w:jc w:val="both"/>
      </w:pPr>
      <w:r w:rsidRPr="000E42A5">
        <w:t xml:space="preserve">While visual alpha entrainment primarily affects the primary visual cortex with the strongest resonance at </w:t>
      </w:r>
      <w:proofErr w:type="spellStart"/>
      <w:r w:rsidRPr="000E42A5">
        <w:t>10Hz</w:t>
      </w:r>
      <w:proofErr w:type="spellEnd"/>
      <w:r w:rsidRPr="000E42A5">
        <w:t xml:space="preserve"> </w:t>
      </w:r>
      <w:r w:rsidRPr="000E42A5">
        <w:fldChar w:fldCharType="begin">
          <w:fldData xml:space="preserve">PEVuZE5vdGU+PENpdGU+PEF1dGhvcj5IZXJybWFubjwvQXV0aG9yPjxZZWFyPjIwMDE8L1llYXI+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</w:fldData>
        </w:fldChar>
      </w:r>
      <w:r w:rsidR="00321E28" w:rsidRPr="000E42A5">
        <w:instrText xml:space="preserve"> ADDIN EN.CITE </w:instrText>
      </w:r>
      <w:r w:rsidR="00321E28" w:rsidRPr="000E42A5">
        <w:fldChar w:fldCharType="begin">
          <w:fldData xml:space="preserve">PEVuZE5vdGU+PENpdGU+PEF1dGhvcj5IZXJybWFubjwvQXV0aG9yPjxZZWFyPjIwMDE8L1llYXI+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9" w:tooltip="de Graaf, 2013 #185" w:history="1">
        <w:r w:rsidR="005C6C64" w:rsidRPr="000E42A5">
          <w:rPr>
            <w:noProof/>
          </w:rPr>
          <w:t>de Graaf et al., 2013</w:t>
        </w:r>
      </w:hyperlink>
      <w:r w:rsidR="00321E28" w:rsidRPr="000E42A5">
        <w:rPr>
          <w:noProof/>
        </w:rPr>
        <w:t xml:space="preserve">; </w:t>
      </w:r>
      <w:hyperlink w:anchor="_ENREF_16" w:tooltip="Herrmann, 2001 #85" w:history="1">
        <w:r w:rsidR="005C6C64" w:rsidRPr="000E42A5">
          <w:rPr>
            <w:noProof/>
          </w:rPr>
          <w:t>Herrmann, 2001</w:t>
        </w:r>
      </w:hyperlink>
      <w:r w:rsidR="00321E28" w:rsidRPr="000E42A5">
        <w:rPr>
          <w:noProof/>
        </w:rPr>
        <w:t>)</w:t>
      </w:r>
      <w:r w:rsidRPr="000E42A5">
        <w:fldChar w:fldCharType="end"/>
      </w:r>
      <w:r w:rsidRPr="000E42A5">
        <w:t xml:space="preserve">, literature suggests that modulations in cortical activity are widely elicited throughout the cortex </w:t>
      </w:r>
      <w:r w:rsidRPr="000E42A5">
        <w:fldChar w:fldCharType="begin">
          <w:fldData xml:space="preserve">PEVuZE5vdGU+PENpdGU+PEF1dGhvcj5UaW1tZXJtYW5uPC9BdXRob3I+PFllYXI+MTk5OTwvWWVh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</w:fldData>
        </w:fldChar>
      </w:r>
      <w:r w:rsidR="00321E28" w:rsidRPr="000E42A5">
        <w:instrText xml:space="preserve"> ADDIN EN.CITE </w:instrText>
      </w:r>
      <w:r w:rsidR="00321E28" w:rsidRPr="000E42A5">
        <w:fldChar w:fldCharType="begin">
          <w:fldData xml:space="preserve">PEVuZE5vdGU+PENpdGU+PEF1dGhvcj5UaW1tZXJtYW5uPC9BdXRob3I+PFllYXI+MTk5OTwvWWVh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9" w:tooltip="de Graaf, 2013 #185" w:history="1">
        <w:r w:rsidR="005C6C64" w:rsidRPr="000E42A5">
          <w:rPr>
            <w:noProof/>
          </w:rPr>
          <w:t>de Graaf et al., 2013</w:t>
        </w:r>
      </w:hyperlink>
      <w:r w:rsidR="00321E28" w:rsidRPr="000E42A5">
        <w:rPr>
          <w:noProof/>
        </w:rPr>
        <w:t xml:space="preserve">; </w:t>
      </w:r>
      <w:hyperlink w:anchor="_ENREF_54" w:tooltip="Timmermann, 1999 #151" w:history="1">
        <w:r w:rsidR="005C6C64" w:rsidRPr="000E42A5">
          <w:rPr>
            <w:noProof/>
          </w:rPr>
          <w:t>Timmermann et al., 1999</w:t>
        </w:r>
      </w:hyperlink>
      <w:r w:rsidR="00321E28" w:rsidRPr="000E42A5">
        <w:rPr>
          <w:noProof/>
        </w:rPr>
        <w:t>)</w:t>
      </w:r>
      <w:r w:rsidRPr="000E42A5">
        <w:fldChar w:fldCharType="end"/>
      </w:r>
      <w:r w:rsidRPr="000E42A5">
        <w:t>.</w:t>
      </w:r>
      <w:r w:rsidR="00D32CCC" w:rsidRPr="000E42A5">
        <w:t xml:space="preserve"> </w:t>
      </w:r>
      <w:r w:rsidR="00D20CE3" w:rsidRPr="000E42A5">
        <w:t xml:space="preserve">Although resting EEG records </w:t>
      </w:r>
      <w:r w:rsidR="00D32CCC" w:rsidRPr="000E42A5">
        <w:t>maximal</w:t>
      </w:r>
      <w:r w:rsidRPr="000E42A5">
        <w:t xml:space="preserve"> alpha amplitude over the occipital regions </w:t>
      </w:r>
      <w:r w:rsidRPr="000E42A5">
        <w:fldChar w:fldCharType="begin">
          <w:fldData xml:space="preserve">PEVuZE5vdGU+PENpdGU+PEF1dGhvcj5DYW50ZXJvPC9BdXRob3I+PFllYXI+MjAwMjwvWWVhcj48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</w:fldData>
        </w:fldChar>
      </w:r>
      <w:r w:rsidR="005A6670" w:rsidRPr="000E42A5">
        <w:instrText xml:space="preserve"> ADDIN EN.CITE </w:instrText>
      </w:r>
      <w:r w:rsidR="005A6670" w:rsidRPr="000E42A5">
        <w:fldChar w:fldCharType="begin">
          <w:fldData xml:space="preserve">PEVuZE5vdGU+PENpdGU+PEF1dGhvcj5DYW50ZXJvPC9BdXRob3I+PFllYXI+MjAwMjwvWWVhcj48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</w:fldData>
        </w:fldChar>
      </w:r>
      <w:r w:rsidR="005A6670" w:rsidRPr="000E42A5">
        <w:instrText xml:space="preserve"> ADDIN EN.CITE.DATA </w:instrText>
      </w:r>
      <w:r w:rsidR="005A6670" w:rsidRPr="000E42A5">
        <w:fldChar w:fldCharType="end"/>
      </w:r>
      <w:r w:rsidRPr="000E42A5">
        <w:fldChar w:fldCharType="separate"/>
      </w:r>
      <w:r w:rsidR="00321E28" w:rsidRPr="000E42A5">
        <w:rPr>
          <w:noProof/>
        </w:rPr>
        <w:t>(</w:t>
      </w:r>
      <w:hyperlink w:anchor="_ENREF_8" w:tooltip="Cantero, 2002 #80" w:history="1">
        <w:r w:rsidR="005C6C64" w:rsidRPr="000E42A5">
          <w:rPr>
            <w:noProof/>
          </w:rPr>
          <w:t>Cantero et al., 2002</w:t>
        </w:r>
      </w:hyperlink>
      <w:r w:rsidR="00321E28" w:rsidRPr="000E42A5">
        <w:rPr>
          <w:noProof/>
        </w:rPr>
        <w:t>)</w:t>
      </w:r>
      <w:r w:rsidRPr="000E42A5">
        <w:fldChar w:fldCharType="end"/>
      </w:r>
      <w:r w:rsidRPr="000E42A5">
        <w:t xml:space="preserve">, entrainment through auditory </w:t>
      </w:r>
      <w:r w:rsidR="00E72675" w:rsidRPr="000E42A5">
        <w:t>stimulation</w:t>
      </w:r>
      <w:r w:rsidRPr="000E42A5">
        <w:t xml:space="preserve"> proves just as effective at increasing alpha power </w:t>
      </w:r>
      <w:r w:rsidRPr="000E42A5">
        <w:fldChar w:fldCharType="begin">
          <w:fldData xml:space="preserve">PEVuZE5vdGU+PENpdGU+PEF1dGhvcj5TY2h3YXJ6PC9BdXRob3I+PFllYXI+MjAwNTwvWWVhcj48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</w:fldData>
        </w:fldChar>
      </w:r>
      <w:r w:rsidR="00321E28" w:rsidRPr="000E42A5">
        <w:instrText xml:space="preserve"> ADDIN EN.CITE </w:instrText>
      </w:r>
      <w:r w:rsidR="00321E28" w:rsidRPr="000E42A5">
        <w:fldChar w:fldCharType="begin">
          <w:fldData xml:space="preserve">PEVuZE5vdGU+PENpdGU+PEF1dGhvcj5TY2h3YXJ6PC9BdXRob3I+PFllYXI+MjAwNTwvWWVhcj48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19" w:tooltip="Karino, 2006 #167" w:history="1">
        <w:r w:rsidR="005C6C64" w:rsidRPr="000E42A5">
          <w:rPr>
            <w:noProof/>
          </w:rPr>
          <w:t>Karino et al., 2006</w:t>
        </w:r>
      </w:hyperlink>
      <w:r w:rsidR="00321E28" w:rsidRPr="000E42A5">
        <w:rPr>
          <w:noProof/>
        </w:rPr>
        <w:t xml:space="preserve">; </w:t>
      </w:r>
      <w:hyperlink w:anchor="_ENREF_46" w:tooltip="Schwarz, 2005 #156" w:history="1">
        <w:r w:rsidR="005C6C64" w:rsidRPr="000E42A5">
          <w:rPr>
            <w:noProof/>
          </w:rPr>
          <w:t>Schwarz and Taylor, 2005</w:t>
        </w:r>
      </w:hyperlink>
      <w:r w:rsidR="00321E28" w:rsidRPr="000E42A5">
        <w:rPr>
          <w:noProof/>
        </w:rPr>
        <w:t>)</w:t>
      </w:r>
      <w:r w:rsidRPr="000E42A5">
        <w:fldChar w:fldCharType="end"/>
      </w:r>
      <w:r w:rsidRPr="000E42A5">
        <w:t xml:space="preserve">. Both visual and auditory alpha entrainments thus prove promising candidates for effortless acute pain relief. </w:t>
      </w:r>
    </w:p>
    <w:p w14:paraId="73CA8572" w14:textId="77777777" w:rsidR="00CC0F93" w:rsidRPr="000E42A5" w:rsidRDefault="00CC0F93" w:rsidP="00CC0F93">
      <w:pPr>
        <w:jc w:val="both"/>
      </w:pPr>
    </w:p>
    <w:p w14:paraId="3B6E6DF6" w14:textId="3360FD4B" w:rsidR="00CC0F93" w:rsidRPr="000E42A5" w:rsidRDefault="00CC0F93" w:rsidP="00CC0F93">
      <w:pPr>
        <w:jc w:val="both"/>
        <w:rPr>
          <w:color w:val="0000FF"/>
        </w:rPr>
      </w:pPr>
      <w:r w:rsidRPr="000E42A5">
        <w:t>In the current study, we entrained three different alpha frequencies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with the aim to</w:t>
      </w:r>
      <w:r w:rsidR="00CB1E1F" w:rsidRPr="000E42A5">
        <w:t xml:space="preserve"> achieve a meaningful level of experimental pain relief</w:t>
      </w:r>
      <w:r w:rsidR="00436033" w:rsidRPr="000E42A5">
        <w:t xml:space="preserve"> through either auditory or visual alpha entrainment</w:t>
      </w:r>
      <w:r w:rsidRPr="000E42A5">
        <w:t xml:space="preserve">. We hypothesized that we would observe the largest reduction in pain ratings after the </w:t>
      </w:r>
      <w:proofErr w:type="spellStart"/>
      <w:r w:rsidRPr="000E42A5">
        <w:t>10Hz</w:t>
      </w:r>
      <w:proofErr w:type="spellEnd"/>
      <w:r w:rsidRPr="000E42A5">
        <w:t xml:space="preserve"> stimulation in both the visual and auditory studies, </w:t>
      </w:r>
      <w:r w:rsidR="00CB1E1F" w:rsidRPr="000E42A5">
        <w:t xml:space="preserve">as this is closest in frequency to the average peak of the spectral distribution of the alpha rhythm </w:t>
      </w:r>
      <w:r w:rsidR="00CB1E1F" w:rsidRPr="000E42A5">
        <w:fldChar w:fldCharType="begin">
          <w:fldData xml:space="preserve">PEVuZE5vdGU+PENpdGU+PEF1dGhvcj5Qb3N0aHVtYTwvQXV0aG9yPjxZZWFyPjIwMDE8L1llYXI+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</w:fldData>
        </w:fldChar>
      </w:r>
      <w:r w:rsidR="00CB1E1F" w:rsidRPr="000E42A5">
        <w:instrText xml:space="preserve"> ADDIN EN.CITE </w:instrText>
      </w:r>
      <w:r w:rsidR="00CB1E1F" w:rsidRPr="000E42A5">
        <w:fldChar w:fldCharType="begin">
          <w:fldData xml:space="preserve">PEVuZE5vdGU+PENpdGU+PEF1dGhvcj5Qb3N0aHVtYTwvQXV0aG9yPjxZZWFyPjIwMDE8L1llYXI+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</w:fldData>
        </w:fldChar>
      </w:r>
      <w:r w:rsidR="00CB1E1F" w:rsidRPr="000E42A5">
        <w:instrText xml:space="preserve"> ADDIN EN.CITE.DATA </w:instrText>
      </w:r>
      <w:r w:rsidR="00CB1E1F" w:rsidRPr="000E42A5">
        <w:fldChar w:fldCharType="end"/>
      </w:r>
      <w:r w:rsidR="00CB1E1F" w:rsidRPr="000E42A5">
        <w:fldChar w:fldCharType="separate"/>
      </w:r>
      <w:r w:rsidR="00CB1E1F" w:rsidRPr="000E42A5">
        <w:rPr>
          <w:noProof/>
        </w:rPr>
        <w:t>(</w:t>
      </w:r>
      <w:hyperlink w:anchor="_ENREF_21" w:tooltip="Klimesch, 1997 #181" w:history="1">
        <w:r w:rsidR="005C6C64" w:rsidRPr="000E42A5">
          <w:rPr>
            <w:noProof/>
          </w:rPr>
          <w:t>Klimesch, 1997</w:t>
        </w:r>
      </w:hyperlink>
      <w:r w:rsidR="00CB1E1F" w:rsidRPr="000E42A5">
        <w:rPr>
          <w:noProof/>
        </w:rPr>
        <w:t xml:space="preserve">; </w:t>
      </w:r>
      <w:hyperlink w:anchor="_ENREF_42" w:tooltip="Posthuma, 2001 #183" w:history="1">
        <w:r w:rsidR="005C6C64" w:rsidRPr="000E42A5">
          <w:rPr>
            <w:noProof/>
          </w:rPr>
          <w:t>Posthuma et al., 2001</w:t>
        </w:r>
      </w:hyperlink>
      <w:r w:rsidR="00CB1E1F" w:rsidRPr="000E42A5">
        <w:rPr>
          <w:noProof/>
        </w:rPr>
        <w:t>)</w:t>
      </w:r>
      <w:r w:rsidR="00CB1E1F" w:rsidRPr="000E42A5">
        <w:fldChar w:fldCharType="end"/>
      </w:r>
      <w:r w:rsidR="00CB1E1F" w:rsidRPr="000E42A5">
        <w:t>.</w:t>
      </w:r>
      <w:r w:rsidR="00CB1E1F" w:rsidRPr="000E42A5">
        <w:rPr>
          <w:color w:val="0000FF"/>
        </w:rPr>
        <w:t xml:space="preserve"> </w:t>
      </w:r>
    </w:p>
    <w:p w14:paraId="24E1B084" w14:textId="77777777" w:rsidR="00AA4959" w:rsidRPr="000E42A5" w:rsidRDefault="00AA4959" w:rsidP="00CC0F93">
      <w:pPr>
        <w:jc w:val="both"/>
      </w:pPr>
    </w:p>
    <w:p w14:paraId="0196481B" w14:textId="77777777" w:rsidR="00CC0F93" w:rsidRPr="000E42A5" w:rsidRDefault="00CC0F93" w:rsidP="00CC0F93">
      <w:pPr>
        <w:pStyle w:val="Heading5"/>
      </w:pPr>
      <w:bookmarkStart w:id="2" w:name="_Toc398278117"/>
      <w:r w:rsidRPr="000E42A5">
        <w:t>Methods</w:t>
      </w:r>
      <w:bookmarkEnd w:id="2"/>
    </w:p>
    <w:p w14:paraId="3E8C07CA" w14:textId="77777777" w:rsidR="00CC0F93" w:rsidRPr="000E42A5" w:rsidRDefault="00CC0F93" w:rsidP="00CC0F93">
      <w:pPr>
        <w:pStyle w:val="Heading7"/>
      </w:pPr>
      <w:bookmarkStart w:id="3" w:name="_Toc398278118"/>
      <w:r w:rsidRPr="000E42A5">
        <w:t>Ethics statement</w:t>
      </w:r>
      <w:bookmarkEnd w:id="3"/>
    </w:p>
    <w:p w14:paraId="474CF89D" w14:textId="4E928762" w:rsidR="00A24A55" w:rsidRPr="000E42A5" w:rsidRDefault="00CC0F93" w:rsidP="00CC0F93">
      <w:pPr>
        <w:jc w:val="both"/>
      </w:pPr>
      <w:r w:rsidRPr="000E42A5">
        <w:t xml:space="preserve">All volunteers provided written, informed consent according to the International Conference on Harmonisation Good Clinical Practice guidelines, before participating in the study. The study obtained ethical approval from the NRES Committee North West – Liverpool Central (reference number 13/NW/0007). </w:t>
      </w:r>
    </w:p>
    <w:p w14:paraId="66609AE2" w14:textId="77777777" w:rsidR="00776E19" w:rsidRPr="000E42A5" w:rsidRDefault="00776E19" w:rsidP="00CC0F93">
      <w:pPr>
        <w:jc w:val="both"/>
      </w:pPr>
    </w:p>
    <w:p w14:paraId="4EF086EE" w14:textId="77777777" w:rsidR="00A24A55" w:rsidRPr="000E42A5" w:rsidRDefault="00A24A55" w:rsidP="005608F0">
      <w:pPr>
        <w:pStyle w:val="Heading7"/>
      </w:pPr>
      <w:r w:rsidRPr="000E42A5">
        <w:t>Experimental design</w:t>
      </w:r>
    </w:p>
    <w:p w14:paraId="7A919BD9" w14:textId="0DCE2CA2" w:rsidR="00F4272D" w:rsidRPr="000E42A5" w:rsidRDefault="001359C3" w:rsidP="005608F0">
      <w:pPr>
        <w:widowControl w:val="0"/>
        <w:autoSpaceDE w:val="0"/>
        <w:autoSpaceDN w:val="0"/>
        <w:adjustRightInd w:val="0"/>
        <w:jc w:val="both"/>
      </w:pPr>
      <w:r w:rsidRPr="000E42A5">
        <w:t xml:space="preserve">Participants were divided into two experimental groups: auditory and visual. Participants allocated to the auditory entrainment group were asked to visit Salford Royal NHS </w:t>
      </w:r>
      <w:r w:rsidR="00D74A58" w:rsidRPr="000E42A5">
        <w:t xml:space="preserve">Foundation </w:t>
      </w:r>
      <w:r w:rsidRPr="000E42A5">
        <w:t xml:space="preserve">Trust on two separate visits. The auditory group’s visits consisted of a separate entrainment visit and a control visit, the order of which was randomised. A minimum of two weeks was left between the visits to allow the skin to fully recover in case of mild sensitivity outlasting the first visit. Due to time constraints, the visual entrainment study was condensed into one visit with fewer </w:t>
      </w:r>
      <w:r w:rsidRPr="000E42A5">
        <w:lastRenderedPageBreak/>
        <w:t>overall pain sessions</w:t>
      </w:r>
      <w:r w:rsidR="00F4272D" w:rsidRPr="000E42A5">
        <w:t xml:space="preserve"> and a s</w:t>
      </w:r>
      <w:r w:rsidR="00081F51" w:rsidRPr="000E42A5">
        <w:t>ingle contr</w:t>
      </w:r>
      <w:r w:rsidR="00F4272D" w:rsidRPr="000E42A5">
        <w:t xml:space="preserve">ol condition. </w:t>
      </w:r>
      <w:r w:rsidRPr="000E42A5">
        <w:t>This was deemed suitable, as participants were not aw</w:t>
      </w:r>
      <w:r w:rsidR="00F4272D" w:rsidRPr="000E42A5">
        <w:t>are of the purpose of the study</w:t>
      </w:r>
      <w:r w:rsidR="00D74A58" w:rsidRPr="000E42A5">
        <w:t>, and because the study was not designed to</w:t>
      </w:r>
      <w:r w:rsidR="004B0470" w:rsidRPr="000E42A5">
        <w:t xml:space="preserve"> make</w:t>
      </w:r>
      <w:r w:rsidR="00F4272D" w:rsidRPr="000E42A5">
        <w:t xml:space="preserve"> d</w:t>
      </w:r>
      <w:r w:rsidR="00A24A55" w:rsidRPr="000E42A5">
        <w:t>irect</w:t>
      </w:r>
      <w:r w:rsidR="00F4272D" w:rsidRPr="000E42A5">
        <w:t xml:space="preserve"> (quantitative)</w:t>
      </w:r>
      <w:r w:rsidR="00A24A55" w:rsidRPr="000E42A5">
        <w:t xml:space="preserve"> comparisons between visual and auditory </w:t>
      </w:r>
      <w:r w:rsidR="00F4272D" w:rsidRPr="000E42A5">
        <w:t>entrainment</w:t>
      </w:r>
      <w:r w:rsidR="00D74A58" w:rsidRPr="000E42A5">
        <w:t xml:space="preserve">. As such, we did not balance certain variables between the auditory and visual experiments, such as </w:t>
      </w:r>
      <w:r w:rsidR="00F4272D" w:rsidRPr="000E42A5">
        <w:t>salience of the stimuli in each modality</w:t>
      </w:r>
      <w:r w:rsidR="00081F51" w:rsidRPr="000E42A5">
        <w:t>.</w:t>
      </w:r>
      <w:r w:rsidR="00A24A55" w:rsidRPr="000E42A5">
        <w:t xml:space="preserve"> </w:t>
      </w:r>
    </w:p>
    <w:p w14:paraId="06D2DA26" w14:textId="33658168" w:rsidR="00A24A55" w:rsidRPr="000E42A5" w:rsidRDefault="00A24A55" w:rsidP="005608F0">
      <w:pPr>
        <w:jc w:val="both"/>
      </w:pPr>
    </w:p>
    <w:p w14:paraId="24A7578D" w14:textId="13609EF5" w:rsidR="00081F51" w:rsidRPr="000E42A5" w:rsidRDefault="00081F51" w:rsidP="00336060">
      <w:pPr>
        <w:jc w:val="both"/>
      </w:pPr>
      <w:r w:rsidRPr="000E42A5">
        <w:t xml:space="preserve">A diagram of the experimental </w:t>
      </w:r>
      <w:r w:rsidR="0046413C" w:rsidRPr="000E42A5">
        <w:t>procedure can be seen in Figure 1.</w:t>
      </w:r>
      <w:r w:rsidRPr="000E42A5">
        <w:t xml:space="preserve"> </w:t>
      </w:r>
    </w:p>
    <w:p w14:paraId="1525CD83" w14:textId="77777777" w:rsidR="00CC0F93" w:rsidRPr="000E42A5" w:rsidRDefault="00CC0F93" w:rsidP="00CC0F93">
      <w:pPr>
        <w:jc w:val="both"/>
      </w:pPr>
    </w:p>
    <w:p w14:paraId="6649E36B" w14:textId="77777777" w:rsidR="00CC0F93" w:rsidRPr="000E42A5" w:rsidRDefault="00CC0F93" w:rsidP="00CC0F93">
      <w:pPr>
        <w:pStyle w:val="Heading7"/>
      </w:pPr>
      <w:bookmarkStart w:id="4" w:name="_Toc398278119"/>
      <w:r w:rsidRPr="000E42A5">
        <w:t>Participants</w:t>
      </w:r>
      <w:bookmarkEnd w:id="4"/>
    </w:p>
    <w:p w14:paraId="3BA66EFE" w14:textId="58F822C9" w:rsidR="00CC0F93" w:rsidRPr="000E42A5" w:rsidRDefault="00CC0F93" w:rsidP="00CC0F93">
      <w:pPr>
        <w:jc w:val="both"/>
      </w:pPr>
      <w:r w:rsidRPr="000E42A5">
        <w:t>Sixty-four healthy, (33 male, average age 24.65 ± 8.2 SD), self-reported right-handed volunteers were invited to Salf</w:t>
      </w:r>
      <w:r w:rsidR="00184BA4" w:rsidRPr="000E42A5">
        <w:t>ord Royal NHS F</w:t>
      </w:r>
      <w:r w:rsidRPr="000E42A5">
        <w:t xml:space="preserve">oundation Trust to participate in the study. All participants volunteered for the study after contacting the group through advertisements placed on the University of Manchester website and throughout Salford Royal NHS Foundation Trust. Volunteers in both groups were provided with a participant information sheet a minimum of 24 hours prior to the first visit. Participants were provided with a verbal and written explanation of the laser pain applied during the study, without revealing the aims and objectives of the study. All volunteers were aged 18 years or older. Participants self-reported themselves as free from a history, or family history of epilepsy, pain, morbid psychiatric illness, neurological illness, ischemic heart disease, uncontrolled high blood pressure, peripheral vascular disease, chronic skin disease (e.g. eczema, psoriasis) and hypertension not controlled by medication. After providing written and verbal consent, volunteers were randomly assigned to either the auditory or the visual entrainment group. 32 Volunteers were allocated to the auditory entrainment group (16 Male, mean age 23.25 ± 7.9 SD) and 32 to the visual entrainment group (17 Male, mean age 25.82 ± 8.6 SD). </w:t>
      </w:r>
    </w:p>
    <w:p w14:paraId="5E0974D8" w14:textId="77777777" w:rsidR="004E0C13" w:rsidRPr="000E42A5" w:rsidRDefault="004E0C13" w:rsidP="00CC0F93">
      <w:pPr>
        <w:jc w:val="both"/>
      </w:pPr>
    </w:p>
    <w:p w14:paraId="7AFCC80F" w14:textId="77777777" w:rsidR="00CC0F93" w:rsidRPr="000E42A5" w:rsidRDefault="00CC0F93" w:rsidP="00CC0F93">
      <w:pPr>
        <w:pStyle w:val="Heading7"/>
      </w:pPr>
      <w:bookmarkStart w:id="5" w:name="_Toc398278120"/>
      <w:r w:rsidRPr="000E42A5">
        <w:t>Pre-experimental Psychophysics procedure</w:t>
      </w:r>
      <w:bookmarkEnd w:id="5"/>
    </w:p>
    <w:p w14:paraId="4E93D3B8" w14:textId="56080D84" w:rsidR="00CC0F93" w:rsidRPr="000E42A5" w:rsidRDefault="00CC0F93" w:rsidP="00CC0F93">
      <w:pPr>
        <w:jc w:val="both"/>
      </w:pPr>
      <w:r w:rsidRPr="000E42A5">
        <w:t>It has been demonstrated that a contactless activation of nociceptors related to Aδ and C fibres can be achieved through the use of a brief CO</w:t>
      </w:r>
      <w:r w:rsidRPr="000E42A5">
        <w:rPr>
          <w:vertAlign w:val="subscript"/>
        </w:rPr>
        <w:t>2</w:t>
      </w:r>
      <w:r w:rsidRPr="000E42A5">
        <w:t xml:space="preserve"> laser stimulus </w:t>
      </w:r>
      <w:r w:rsidRPr="000E42A5">
        <w:fldChar w:fldCharType="begin"/>
      </w:r>
      <w:r w:rsidR="00321E28" w:rsidRPr="000E42A5">
        <w:instrText xml:space="preserve"> ADDIN EN.CITE &lt;EndNote&gt;&lt;Cite&gt;&lt;Author&gt;Meyer&lt;/Author&gt;&lt;Year&gt;1976&lt;/Year&gt;&lt;RecNum&gt;110&lt;/RecNum&gt;&lt;DisplayText&gt;(Meyer et al., 1976)&lt;/DisplayText&gt;&lt;record&gt;&lt;rec-number&gt;110&lt;/rec-number&gt;&lt;foreign-keys&gt;&lt;key app="EN" db-id="90atf025rd9w9teae9dx9e05xxrp92vz9ze0"&gt;110&lt;/key&gt;&lt;/foreign-keys&gt;&lt;ref-type name="Journal Article"&gt;17&lt;/ref-type&gt;&lt;contributors&gt;&lt;authors&gt;&lt;author&gt;Meyer, R. A.&lt;/author&gt;&lt;author&gt;Walker, R. E.&lt;/author&gt;&lt;author&gt;Mountcastle, V. B., Jr.&lt;/author&gt;&lt;/authors&gt;&lt;/contributors&gt;&lt;titles&gt;&lt;title&gt;A laser stimulator for the study of cutaneous thermal and pain sensations&lt;/title&gt;&lt;secondary-title&gt;IEEE Trans Biomed Eng&lt;/secondary-title&gt;&lt;alt-title&gt;IEEE transactions on bio-medical engineering&lt;/alt-title&gt;&lt;/titles&gt;&lt;pages&gt;54-60&lt;/pages&gt;&lt;volume&gt;23&lt;/volume&gt;&lt;number&gt;1&lt;/number&gt;&lt;keywords&gt;&lt;keyword&gt;Humans&lt;/keyword&gt;&lt;keyword&gt;*Lasers&lt;/keyword&gt;&lt;keyword&gt;*Pain&lt;/keyword&gt;&lt;keyword&gt;*Sensation&lt;/keyword&gt;&lt;keyword&gt;*Skin Physiological Phenomena&lt;/keyword&gt;&lt;keyword&gt;*Temperature&lt;/keyword&gt;&lt;keyword&gt;Thermodynamics&lt;/keyword&gt;&lt;/keywords&gt;&lt;dates&gt;&lt;year&gt;1976&lt;/year&gt;&lt;pub-dates&gt;&lt;date&gt;Jan&lt;/date&gt;&lt;/pub-dates&gt;&lt;/dates&gt;&lt;isbn&gt;0018-9294 (Print)&amp;#xD;0018-9294 (Linking)&lt;/isbn&gt;&lt;accession-num&gt;1244317&lt;/accession-num&gt;&lt;urls&gt;&lt;related-urls&gt;&lt;url&gt;http://www.ncbi.nlm.nih.gov/pubmed/1244317&lt;/url&gt;&lt;/related-urls&gt;&lt;/urls&gt;&lt;/record&gt;&lt;/Cite&gt;&lt;/EndNote&gt;</w:instrText>
      </w:r>
      <w:r w:rsidRPr="000E42A5">
        <w:fldChar w:fldCharType="separate"/>
      </w:r>
      <w:r w:rsidR="00321E28" w:rsidRPr="000E42A5">
        <w:rPr>
          <w:noProof/>
        </w:rPr>
        <w:t>(</w:t>
      </w:r>
      <w:hyperlink w:anchor="_ENREF_31" w:tooltip="Meyer, 1976 #110" w:history="1">
        <w:r w:rsidR="005C6C64" w:rsidRPr="000E42A5">
          <w:rPr>
            <w:noProof/>
          </w:rPr>
          <w:t>Meyer et al., 1976</w:t>
        </w:r>
      </w:hyperlink>
      <w:r w:rsidR="00321E28" w:rsidRPr="000E42A5">
        <w:rPr>
          <w:noProof/>
        </w:rPr>
        <w:t>)</w:t>
      </w:r>
      <w:r w:rsidRPr="000E42A5">
        <w:fldChar w:fldCharType="end"/>
      </w:r>
      <w:r w:rsidRPr="000E42A5">
        <w:t>. In this study, the pain stimulus consisted of a CO</w:t>
      </w:r>
      <w:r w:rsidRPr="000E42A5">
        <w:rPr>
          <w:vertAlign w:val="subscript"/>
        </w:rPr>
        <w:t>2</w:t>
      </w:r>
      <w:r w:rsidRPr="000E42A5">
        <w:t xml:space="preserve"> laser stimulus of </w:t>
      </w:r>
      <w:proofErr w:type="spellStart"/>
      <w:r w:rsidRPr="000E42A5">
        <w:t>150ms</w:t>
      </w:r>
      <w:proofErr w:type="spellEnd"/>
      <w:r w:rsidRPr="000E42A5">
        <w:t xml:space="preserve"> duration and a beam diameter of </w:t>
      </w:r>
      <w:proofErr w:type="spellStart"/>
      <w:r w:rsidRPr="000E42A5">
        <w:t>15mm</w:t>
      </w:r>
      <w:proofErr w:type="spellEnd"/>
      <w:r w:rsidRPr="000E42A5">
        <w:t xml:space="preserve">. This laser was applied to the dorsal surface of the volunteers’ right forearm, firing once every 10 seconds. The laser beam was moved to a new location after every pulse to avoid sensitisation, habituation or damage to the skin. It was obligatory for participants to wear a pair of safety goggles whenever the laser was in use. </w:t>
      </w:r>
    </w:p>
    <w:p w14:paraId="182E25D1" w14:textId="77777777" w:rsidR="00CC0F93" w:rsidRPr="000E42A5" w:rsidRDefault="00CC0F93" w:rsidP="00CC0F93">
      <w:pPr>
        <w:jc w:val="both"/>
      </w:pPr>
    </w:p>
    <w:p w14:paraId="3D6D92F3" w14:textId="77777777" w:rsidR="00CC0F93" w:rsidRPr="000E42A5" w:rsidRDefault="00CC0F93" w:rsidP="00CC0F93">
      <w:pPr>
        <w:jc w:val="both"/>
      </w:pPr>
      <w:r w:rsidRPr="000E42A5">
        <w:t xml:space="preserve">Each visit was initiated with the calculation of the participants’ moderately painful level with the aid of a 0-10 numeric rating scale. Level 0 on the scale was marked as ‘no sensation’, level 4 represented the pain threshold, and level 10 was marked as the maximum amount of pain they believed they could tolerate. Participants were told to regard the sensation halfway between pain threshold and their tolerance level as ‘moderately painful’, identified as the number 7 on the pain scale. A ramping procedure with increasingly powerful laser stimuli was initiated, during which the participants were asked to verbally rate each pulse until their level 7 was attained. </w:t>
      </w:r>
      <w:r w:rsidRPr="000E42A5">
        <w:lastRenderedPageBreak/>
        <w:t>This entire procedure was repeated three times. Ratings of the laser intensity levels were then tested by repeating a series of laser pulses at the volunteers’ predetermined level 7. The laser voltage was readjusted if a level 7 was not consistently attained.</w:t>
      </w:r>
    </w:p>
    <w:p w14:paraId="2FAB4DD1" w14:textId="77777777" w:rsidR="00CC0F93" w:rsidRPr="000E42A5" w:rsidRDefault="00CC0F93" w:rsidP="00CC0F93">
      <w:pPr>
        <w:jc w:val="both"/>
      </w:pPr>
    </w:p>
    <w:p w14:paraId="59D52716" w14:textId="77777777" w:rsidR="00CC0F93" w:rsidRPr="000E42A5" w:rsidRDefault="00CC0F93" w:rsidP="00CC0F93">
      <w:pPr>
        <w:pStyle w:val="Heading7"/>
      </w:pPr>
      <w:bookmarkStart w:id="6" w:name="_Toc398278121"/>
      <w:r w:rsidRPr="000E42A5">
        <w:t>Pre-experimental Questionnaires</w:t>
      </w:r>
      <w:bookmarkEnd w:id="6"/>
    </w:p>
    <w:p w14:paraId="614960DD" w14:textId="36647536" w:rsidR="00CC0F93" w:rsidRPr="000E42A5" w:rsidRDefault="00CC0F93" w:rsidP="00CC0F93">
      <w:pPr>
        <w:jc w:val="both"/>
      </w:pPr>
      <w:r w:rsidRPr="000E42A5">
        <w:t xml:space="preserve">After determining volunteers’ level 7 on the 0-10 numeric rating scale, participants were asked to complete a set of behavioural questionnaires previously demonstrated to correlate with changes in acute laser pain </w:t>
      </w:r>
      <w:r w:rsidRPr="000E42A5">
        <w:fldChar w:fldCharType="begin">
          <w:fldData xml:space="preserve">PEVuZE5vdGU+PENpdGU+PEF1dGhvcj5Ccm93bjwvQXV0aG9yPjxZZWFyPjIwMDg8L1llYXI+PFJl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MzI0LTMyPC9wYWdlcz48dm9sdW1lPjEzOTwvdm9sdW1lPjxudW1iZXI+MjwvbnVtYmVyPjxrZXl3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E5NC04PC9wYWdlcz48dm9sdW1lPjE0Njwvdm9sdW1lPjxudW1i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</w:fldData>
        </w:fldChar>
      </w:r>
      <w:r w:rsidR="0005401D" w:rsidRPr="000E42A5">
        <w:instrText xml:space="preserve"> ADDIN EN.CITE </w:instrText>
      </w:r>
      <w:r w:rsidR="0005401D" w:rsidRPr="000E42A5">
        <w:fldChar w:fldCharType="begin">
          <w:fldData xml:space="preserve">PEVuZE5vdGU+PENpdGU+PEF1dGhvcj5Ccm93bjwvQXV0aG9yPjxZZWFyPjIwMDg8L1llYXI+PFJl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MzI0LTMyPC9wYWdlcz48dm9sdW1lPjEzOTwvdm9sdW1lPjxudW1iZXI+MjwvbnVtYmVyPjxrZXl3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E5NC04PC9wYWdlcz48dm9sdW1lPjE0Njwvdm9sdW1lPjxudW1i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</w:fldData>
        </w:fldChar>
      </w:r>
      <w:r w:rsidR="0005401D" w:rsidRPr="000E42A5">
        <w:instrText xml:space="preserve"> ADDIN EN.CITE.DATA </w:instrText>
      </w:r>
      <w:r w:rsidR="0005401D" w:rsidRPr="000E42A5">
        <w:fldChar w:fldCharType="end"/>
      </w:r>
      <w:r w:rsidRPr="000E42A5">
        <w:fldChar w:fldCharType="separate"/>
      </w:r>
      <w:r w:rsidR="00321E28" w:rsidRPr="000E42A5">
        <w:rPr>
          <w:noProof/>
        </w:rPr>
        <w:t>(</w:t>
      </w:r>
      <w:hyperlink w:anchor="_ENREF_7" w:tooltip="Brown, 2008 #104" w:history="1">
        <w:r w:rsidR="005C6C64" w:rsidRPr="000E42A5">
          <w:rPr>
            <w:noProof/>
          </w:rPr>
          <w:t>Brown et al., 2008</w:t>
        </w:r>
      </w:hyperlink>
      <w:r w:rsidR="00321E28" w:rsidRPr="000E42A5">
        <w:rPr>
          <w:noProof/>
        </w:rPr>
        <w:t xml:space="preserve">; </w:t>
      </w:r>
      <w:hyperlink w:anchor="_ENREF_34" w:tooltip="Morton, 2009 #255" w:history="1">
        <w:r w:rsidR="005C6C64" w:rsidRPr="000E42A5">
          <w:rPr>
            <w:noProof/>
          </w:rPr>
          <w:t>Morton et al., 2009</w:t>
        </w:r>
      </w:hyperlink>
      <w:r w:rsidR="00321E28" w:rsidRPr="000E42A5">
        <w:rPr>
          <w:noProof/>
        </w:rPr>
        <w:t>)</w:t>
      </w:r>
      <w:r w:rsidRPr="000E42A5">
        <w:fldChar w:fldCharType="end"/>
      </w:r>
      <w:r w:rsidRPr="000E42A5">
        <w:t xml:space="preserve"> or believed to be modulated by changes in alpha power</w:t>
      </w:r>
      <w:r w:rsidRPr="000E42A5">
        <w:rPr>
          <w:color w:val="C0504D"/>
        </w:rPr>
        <w:t xml:space="preserve"> </w:t>
      </w:r>
      <w:r w:rsidRPr="000E42A5">
        <w:fldChar w:fldCharType="begin">
          <w:fldData xml:space="preserve">PEVuZE5vdGU+PENpdGU+PEF1dGhvcj5Pc3NlYmFhcmQ8L0F1dGhvcj48WWVhcj4yMDAwPC9ZZWFy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</w:fldData>
        </w:fldChar>
      </w:r>
      <w:r w:rsidR="00321E28" w:rsidRPr="000E42A5">
        <w:instrText xml:space="preserve"> ADDIN EN.CITE </w:instrText>
      </w:r>
      <w:r w:rsidR="00321E28" w:rsidRPr="000E42A5">
        <w:fldChar w:fldCharType="begin">
          <w:fldData xml:space="preserve">PEVuZE5vdGU+PENpdGU+PEF1dGhvcj5Pc3NlYmFhcmQ8L0F1dGhvcj48WWVhcj4yMDAwPC9ZZWFy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30" w:tooltip="Melzack, 1975 #27" w:history="1">
        <w:r w:rsidR="005C6C64" w:rsidRPr="000E42A5">
          <w:rPr>
            <w:noProof/>
          </w:rPr>
          <w:t>Melzack and Perry, 1975</w:t>
        </w:r>
      </w:hyperlink>
      <w:r w:rsidR="00321E28" w:rsidRPr="000E42A5">
        <w:rPr>
          <w:noProof/>
        </w:rPr>
        <w:t xml:space="preserve">; </w:t>
      </w:r>
      <w:hyperlink w:anchor="_ENREF_37" w:tooltip="Ossebaard, 2000 #131" w:history="1">
        <w:r w:rsidR="005C6C64" w:rsidRPr="000E42A5">
          <w:rPr>
            <w:noProof/>
          </w:rPr>
          <w:t>Ossebaard, 2000</w:t>
        </w:r>
      </w:hyperlink>
      <w:r w:rsidR="00321E28" w:rsidRPr="000E42A5">
        <w:rPr>
          <w:noProof/>
        </w:rPr>
        <w:t>)</w:t>
      </w:r>
      <w:r w:rsidRPr="000E42A5">
        <w:fldChar w:fldCharType="end"/>
      </w:r>
      <w:r w:rsidRPr="000E42A5">
        <w:t xml:space="preserve">. These consisted of the Profile of Mood States (POMS), the State-Trait Anxiety Inventory (STAI), the </w:t>
      </w:r>
      <w:proofErr w:type="spellStart"/>
      <w:r w:rsidRPr="000E42A5">
        <w:t>Karolinska</w:t>
      </w:r>
      <w:proofErr w:type="spellEnd"/>
      <w:r w:rsidRPr="000E42A5">
        <w:t xml:space="preserve"> Sleepiness Scale (KSS), Participant Sleep Questionnaire, Pain Catastrophizing Scale (PCS), Patient Health Questionnaire - 9 (PHQ-9) and the Pain Anxiety Symptoms Scale (PASS). The Participant Sleep Questionnaire, PCS, PHQ-9 and PASS were used to determine the volunteers’ quality of sleep, degree of pain related catastrophic thinking, depression and pain specific fear and anxiety respectively. These were given once at the beginning of each visit. The POMS, STAI</w:t>
      </w:r>
      <w:r w:rsidR="00393990" w:rsidRPr="000E42A5">
        <w:t>-</w:t>
      </w:r>
      <w:r w:rsidRPr="000E42A5">
        <w:t xml:space="preserve">state, and KSS were repeated during the experiment after each of the pain assessment trials and are explained in more detail below. </w:t>
      </w:r>
    </w:p>
    <w:p w14:paraId="5715F160" w14:textId="77777777" w:rsidR="00CC0F93" w:rsidRPr="000E42A5" w:rsidRDefault="00CC0F93" w:rsidP="00CC0F93">
      <w:pPr>
        <w:jc w:val="both"/>
      </w:pPr>
    </w:p>
    <w:p w14:paraId="7FD9C9B6" w14:textId="77777777" w:rsidR="00CC0F93" w:rsidRPr="000E42A5" w:rsidRDefault="00CC0F93" w:rsidP="00CC0F93">
      <w:pPr>
        <w:pStyle w:val="Heading7"/>
      </w:pPr>
      <w:bookmarkStart w:id="7" w:name="_Toc398278122"/>
      <w:r w:rsidRPr="000E42A5">
        <w:t>Profile of Mood States (POMS)</w:t>
      </w:r>
      <w:bookmarkEnd w:id="7"/>
    </w:p>
    <w:p w14:paraId="611C4327" w14:textId="10F6C0AC" w:rsidR="00CC0F93" w:rsidRPr="000E42A5" w:rsidRDefault="00CC0F93" w:rsidP="00CC0F93">
      <w:pPr>
        <w:jc w:val="both"/>
        <w:rPr>
          <w:rFonts w:cs="AdvPS6F00"/>
        </w:rPr>
      </w:pPr>
      <w:r w:rsidRPr="000E42A5">
        <w:t>Nine items representing negative moods were taken from the Profile of Mood States (POMS</w:t>
      </w:r>
      <w:r w:rsidRPr="000E42A5">
        <w:rPr>
          <w:rFonts w:cs="AdvPS6F00"/>
        </w:rPr>
        <w:t xml:space="preserve">; McNair et al., 1971) </w:t>
      </w:r>
      <w:r w:rsidRPr="000E42A5">
        <w:t xml:space="preserve">to determine participants’ degree of emotional distress, as previously described </w:t>
      </w:r>
      <w:r w:rsidRPr="000E42A5">
        <w:fldChar w:fldCharType="begin">
          <w:fldData xml:space="preserve">PEVuZE5vdGU+PENpdGU+PEF1dGhvcj5Ccm93bjwvQXV0aG9yPjxZZWFyPjIwMDg8L1llYXI+PFJl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zMjQtMzI8L3BhZ2VzPjx2b2x1bWU+MTM5PC92b2x1bWU+PG51bWJlcj4yPC9udW1iZXI+PGtl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xNDct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</w:fldData>
        </w:fldChar>
      </w:r>
      <w:r w:rsidR="0005401D" w:rsidRPr="000E42A5">
        <w:instrText xml:space="preserve"> ADDIN EN.CITE </w:instrText>
      </w:r>
      <w:r w:rsidR="0005401D" w:rsidRPr="000E42A5">
        <w:fldChar w:fldCharType="begin">
          <w:fldData xml:space="preserve">PEVuZE5vdGU+PENpdGU+PEF1dGhvcj5Ccm93bjwvQXV0aG9yPjxZZWFyPjIwMDg8L1llYXI+PFJl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zMjQtMzI8L3BhZ2VzPjx2b2x1bWU+MTM5PC92b2x1bWU+PG51bWJlcj4yPC9udW1iZXI+PGtl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xNDct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</w:fldData>
        </w:fldChar>
      </w:r>
      <w:r w:rsidR="0005401D" w:rsidRPr="000E42A5">
        <w:instrText xml:space="preserve"> ADDIN EN.CITE.DATA </w:instrText>
      </w:r>
      <w:r w:rsidR="0005401D" w:rsidRPr="000E42A5">
        <w:fldChar w:fldCharType="end"/>
      </w:r>
      <w:r w:rsidRPr="000E42A5">
        <w:fldChar w:fldCharType="separate"/>
      </w:r>
      <w:r w:rsidR="00321E28" w:rsidRPr="000E42A5">
        <w:rPr>
          <w:noProof/>
        </w:rPr>
        <w:t>(</w:t>
      </w:r>
      <w:hyperlink w:anchor="_ENREF_7" w:tooltip="Brown, 2008 #104" w:history="1">
        <w:r w:rsidR="005C6C64" w:rsidRPr="000E42A5">
          <w:rPr>
            <w:noProof/>
          </w:rPr>
          <w:t>Brown et al., 2008</w:t>
        </w:r>
      </w:hyperlink>
      <w:r w:rsidR="00321E28" w:rsidRPr="000E42A5">
        <w:rPr>
          <w:noProof/>
        </w:rPr>
        <w:t xml:space="preserve">; </w:t>
      </w:r>
      <w:hyperlink w:anchor="_ENREF_52" w:tooltip="Sullivan, 2001 #109" w:history="1">
        <w:r w:rsidR="005C6C64" w:rsidRPr="000E42A5">
          <w:rPr>
            <w:noProof/>
          </w:rPr>
          <w:t>Sullivan et al., 2001</w:t>
        </w:r>
      </w:hyperlink>
      <w:r w:rsidR="00321E28" w:rsidRPr="000E42A5">
        <w:rPr>
          <w:noProof/>
        </w:rPr>
        <w:t>)</w:t>
      </w:r>
      <w:r w:rsidRPr="000E42A5">
        <w:fldChar w:fldCharType="end"/>
      </w:r>
      <w:r w:rsidRPr="000E42A5">
        <w:t>. The nine emotions were divided to represent three different mood categories</w:t>
      </w:r>
      <w:r w:rsidRPr="000E42A5">
        <w:rPr>
          <w:rFonts w:cs="AdvPS6F00"/>
        </w:rPr>
        <w:t xml:space="preserve">: (1) sadness (sad, discouraged, </w:t>
      </w:r>
      <w:proofErr w:type="gramStart"/>
      <w:r w:rsidRPr="000E42A5">
        <w:rPr>
          <w:rFonts w:cs="AdvPS6F00"/>
        </w:rPr>
        <w:t>hopeless</w:t>
      </w:r>
      <w:proofErr w:type="gramEnd"/>
      <w:r w:rsidRPr="000E42A5">
        <w:rPr>
          <w:rFonts w:cs="AdvPS6F00"/>
        </w:rPr>
        <w:t xml:space="preserve">); (2) anger (angry, hostile, irritable); and (3) anxiety (anxious, tense, worried). Participants were asked to rate the intensity of each of the 9 adjectives on a </w:t>
      </w:r>
      <w:r w:rsidRPr="000E42A5">
        <w:t xml:space="preserve">5-point </w:t>
      </w:r>
      <w:proofErr w:type="spellStart"/>
      <w:r w:rsidRPr="000E42A5">
        <w:t>Likert</w:t>
      </w:r>
      <w:proofErr w:type="spellEnd"/>
      <w:r w:rsidRPr="000E42A5">
        <w:t xml:space="preserve"> scale</w:t>
      </w:r>
      <w:r w:rsidRPr="000E42A5">
        <w:rPr>
          <w:rFonts w:cs="AdvPS6F00"/>
        </w:rPr>
        <w:t xml:space="preserve"> with 0 representing ‘not at all’ and 4 ‘very much’, in relation to their current emotional state. A composite score of emotional distress was computed by taking the sum of all nine items on the mood scale. Participants received the POMS before the start of the experiment and after each of the pain assessment trials. </w:t>
      </w:r>
    </w:p>
    <w:p w14:paraId="144908B6" w14:textId="77777777" w:rsidR="00CC0F93" w:rsidRPr="000E42A5" w:rsidRDefault="00CC0F93" w:rsidP="00CC0F93">
      <w:pPr>
        <w:jc w:val="both"/>
        <w:rPr>
          <w:rFonts w:cs="AdvPS6F00"/>
        </w:rPr>
      </w:pPr>
    </w:p>
    <w:p w14:paraId="50DFE3EA" w14:textId="77777777" w:rsidR="00CC0F93" w:rsidRPr="000E42A5" w:rsidRDefault="00CC0F93" w:rsidP="00CC0F93">
      <w:pPr>
        <w:pStyle w:val="Heading7"/>
      </w:pPr>
      <w:bookmarkStart w:id="8" w:name="_Toc398278123"/>
      <w:r w:rsidRPr="000E42A5">
        <w:t>State-Trait Anxiety Inventory (STAI)</w:t>
      </w:r>
      <w:bookmarkEnd w:id="8"/>
    </w:p>
    <w:p w14:paraId="383771E2" w14:textId="755904F0" w:rsidR="00CC0F93" w:rsidRPr="000E42A5" w:rsidRDefault="00CC0F93" w:rsidP="00CC0F93">
      <w:pPr>
        <w:jc w:val="both"/>
      </w:pPr>
      <w:r w:rsidRPr="000E42A5">
        <w:t xml:space="preserve">The STAI consists of 20 items assessing trait anxiety and 20 items assessing state anxiety. The state and trait assessments of the inventory were presented to the volunteers separately. The </w:t>
      </w:r>
      <w:r w:rsidR="00393990" w:rsidRPr="000E42A5">
        <w:t>s</w:t>
      </w:r>
      <w:r w:rsidRPr="000E42A5">
        <w:t xml:space="preserve">tate anxiety inventory evaluates temporary nervousness, fear, discomfort etc. (i.e. the arousal of the autonomic nervous system), whereas the trait inventory measures prolonged feelings of stress, worry or discomfort.  The items on both inventories are rated on a 4-point </w:t>
      </w:r>
      <w:proofErr w:type="spellStart"/>
      <w:r w:rsidRPr="000E42A5">
        <w:t>Likert</w:t>
      </w:r>
      <w:proofErr w:type="spellEnd"/>
      <w:r w:rsidRPr="000E42A5">
        <w:t xml:space="preserve"> scale (from “Almost Never” to “Almost Always”). A higher overall score indicates greater anxiety (</w:t>
      </w:r>
      <w:proofErr w:type="spellStart"/>
      <w:r w:rsidRPr="000E42A5">
        <w:t>Spielberger</w:t>
      </w:r>
      <w:proofErr w:type="spellEnd"/>
      <w:r w:rsidRPr="000E42A5">
        <w:t xml:space="preserve"> et al., 1983). Participants received the trait inventory once in each visit, at the start of the experiment. The state inventory was given after each of the pain stimulus </w:t>
      </w:r>
      <w:r w:rsidRPr="000E42A5">
        <w:lastRenderedPageBreak/>
        <w:t xml:space="preserve">assessment trials. The Inventory was used to assess whether visual or auditory alpha entrainment influenced participants’ present state of anxiety, and if so, whether it correlated with changes in pain perception. </w:t>
      </w:r>
    </w:p>
    <w:p w14:paraId="4218B7D4" w14:textId="77777777" w:rsidR="00CC0F93" w:rsidRPr="000E42A5" w:rsidRDefault="00CC0F93" w:rsidP="00CC0F93">
      <w:pPr>
        <w:pStyle w:val="Heading7"/>
        <w:rPr>
          <w:rFonts w:ascii="Arial Unicode MS" w:eastAsia="Arial Unicode MS" w:cs="Arial Unicode MS"/>
          <w:color w:val="232323"/>
          <w:lang w:val="en-US"/>
        </w:rPr>
      </w:pPr>
      <w:bookmarkStart w:id="9" w:name="_Toc398278124"/>
      <w:proofErr w:type="spellStart"/>
      <w:r w:rsidRPr="000E42A5">
        <w:t>Karolinska</w:t>
      </w:r>
      <w:proofErr w:type="spellEnd"/>
      <w:r w:rsidRPr="000E42A5">
        <w:t xml:space="preserve"> Sleepiness Scale (KSS)</w:t>
      </w:r>
      <w:bookmarkEnd w:id="9"/>
      <w:r w:rsidRPr="000E42A5">
        <w:rPr>
          <w:rFonts w:ascii="Arial Unicode MS" w:eastAsia="Arial Unicode MS" w:cs="Arial Unicode MS"/>
          <w:color w:val="232323"/>
          <w:lang w:val="en-US"/>
        </w:rPr>
        <w:t xml:space="preserve"> </w:t>
      </w:r>
    </w:p>
    <w:p w14:paraId="495119DB" w14:textId="5D4126F6" w:rsidR="00CC0F93" w:rsidRPr="000E42A5" w:rsidRDefault="00CC0F93" w:rsidP="00CC0F93">
      <w:pPr>
        <w:jc w:val="both"/>
      </w:pPr>
      <w:r w:rsidRPr="000E42A5">
        <w:t>A 9-point KSS was used where 1=very alert, 3=alert, 5=neither alert nor sleepy, 7=sleepy (but not fighting sleep) and 9=very sleepy (fighting sleep)</w:t>
      </w:r>
      <w:r w:rsidR="00393990" w:rsidRPr="000E42A5">
        <w:t xml:space="preserve"> </w:t>
      </w:r>
      <w:r w:rsidRPr="000E42A5">
        <w:fldChar w:fldCharType="begin"/>
      </w:r>
      <w:r w:rsidR="00321E28" w:rsidRPr="000E42A5">
        <w:instrText xml:space="preserve"> ADDIN EN.CITE &lt;EndNote&gt;&lt;Cite&gt;&lt;Author&gt;Akerstedt&lt;/Author&gt;&lt;Year&gt;1990&lt;/Year&gt;&lt;RecNum&gt;119&lt;/RecNum&gt;&lt;DisplayText&gt;(Akerstedt and Gillberg, 1990)&lt;/DisplayText&gt;&lt;record&gt;&lt;rec-number&gt;119&lt;/rec-number&gt;&lt;foreign-keys&gt;&lt;key app="EN" db-id="90atf025rd9w9teae9dx9e05xxrp92vz9ze0"&gt;119&lt;/key&gt;&lt;/foreign-keys&gt;&lt;ref-type name="Journal Article"&gt;17&lt;/ref-type&gt;&lt;contributors&gt;&lt;authors&gt;&lt;author&gt;Akerstedt, T.&lt;/author&gt;&lt;author&gt;Gillberg, M.&lt;/author&gt;&lt;/authors&gt;&lt;/contributors&gt;&lt;auth-address&gt;Akerstedt, T&amp;#xD;Karolinska Inst,Ipm,Box 60205,S-10401 Stockholm 60,Sweden&amp;#xD;Karolinska Inst,Ipm,Box 60205,S-10401 Stockholm 60,Sweden&amp;#xD;Swedish Def Res Estab,Stockholm,Sweden&amp;#xD;Karolinska Inst,Dept Stress Res,S-10401 Stockholm 60,Sweden&lt;/auth-address&gt;&lt;titles&gt;&lt;title&gt;Subjective and Objective Sleepiness in the Active Individual&lt;/title&gt;&lt;secondary-title&gt;International Journal of Neuroscience&lt;/secondary-title&gt;&lt;alt-title&gt;Int J Neurosci&lt;/alt-title&gt;&lt;/titles&gt;&lt;pages&gt;29-37&lt;/pages&gt;&lt;volume&gt;52&lt;/volume&gt;&lt;number&gt;1-2&lt;/number&gt;&lt;dates&gt;&lt;year&gt;1990&lt;/year&gt;&lt;/dates&gt;&lt;isbn&gt;0020-7454&lt;/isbn&gt;&lt;accession-num&gt;WOS:A1990DH81800005&lt;/accession-num&gt;&lt;urls&gt;&lt;related-urls&gt;&lt;url&gt;&amp;lt;Go to ISI&amp;gt;://WOS:A1990DH81800005&lt;/url&gt;&lt;/related-urls&gt;&lt;/urls&gt;&lt;language&gt;English&lt;/language&gt;&lt;/record&gt;&lt;/Cite&gt;&lt;/EndNote&gt;</w:instrText>
      </w:r>
      <w:r w:rsidRPr="000E42A5">
        <w:fldChar w:fldCharType="separate"/>
      </w:r>
      <w:r w:rsidR="00321E28" w:rsidRPr="000E42A5">
        <w:rPr>
          <w:noProof/>
        </w:rPr>
        <w:t>(</w:t>
      </w:r>
      <w:hyperlink w:anchor="_ENREF_1" w:tooltip="Akerstedt, 1990 #119" w:history="1">
        <w:r w:rsidR="005C6C64" w:rsidRPr="000E42A5">
          <w:rPr>
            <w:noProof/>
          </w:rPr>
          <w:t>Akerstedt and Gillberg, 1990</w:t>
        </w:r>
      </w:hyperlink>
      <w:r w:rsidR="00321E28" w:rsidRPr="000E42A5">
        <w:rPr>
          <w:noProof/>
        </w:rPr>
        <w:t>)</w:t>
      </w:r>
      <w:r w:rsidRPr="000E42A5">
        <w:fldChar w:fldCharType="end"/>
      </w:r>
      <w:r w:rsidRPr="000E42A5">
        <w:t xml:space="preserve">. Participants were asked to rate the scale once, preceding the experiment and once after each pain assessment trial. This was done to control for any changes in the volunteers’ alertness, and subsequent potential influence on pain perception. </w:t>
      </w:r>
    </w:p>
    <w:p w14:paraId="4759B83B" w14:textId="77777777" w:rsidR="00B13B80" w:rsidRPr="000E42A5" w:rsidRDefault="00B13B80" w:rsidP="00CC0F93">
      <w:pPr>
        <w:jc w:val="both"/>
        <w:outlineLvl w:val="0"/>
        <w:rPr>
          <w:i/>
        </w:rPr>
      </w:pPr>
    </w:p>
    <w:p w14:paraId="57FD88D2" w14:textId="77777777" w:rsidR="00CC0F93" w:rsidRPr="000E42A5" w:rsidRDefault="00CC0F93" w:rsidP="00CC0F93">
      <w:pPr>
        <w:pStyle w:val="Heading7"/>
      </w:pPr>
      <w:bookmarkStart w:id="10" w:name="_Toc398278125"/>
      <w:r w:rsidRPr="000E42A5">
        <w:t>Pre-experimental trial</w:t>
      </w:r>
      <w:bookmarkEnd w:id="10"/>
    </w:p>
    <w:p w14:paraId="3476D4E1" w14:textId="06D1B6DE" w:rsidR="00CC0F93" w:rsidRPr="000E42A5" w:rsidRDefault="00CC0F93" w:rsidP="00CC0F93">
      <w:pPr>
        <w:jc w:val="both"/>
      </w:pPr>
      <w:r w:rsidRPr="000E42A5">
        <w:t xml:space="preserve">Participants were asked to rate 30 pulses on the pain rating scale, at </w:t>
      </w:r>
      <w:r w:rsidR="004A59F2" w:rsidRPr="000E42A5">
        <w:t>10-second</w:t>
      </w:r>
      <w:r w:rsidRPr="000E42A5">
        <w:t xml:space="preserve"> intervals, of their predetermined ‘moderately painful’ level 7, in order to document their average baseline pain ratings. </w:t>
      </w:r>
    </w:p>
    <w:p w14:paraId="4DD1877E" w14:textId="77777777" w:rsidR="00CC0F93" w:rsidRPr="000E42A5" w:rsidRDefault="00CC0F93" w:rsidP="00CC0F93">
      <w:pPr>
        <w:jc w:val="both"/>
      </w:pPr>
    </w:p>
    <w:p w14:paraId="7A47B8BF" w14:textId="77777777" w:rsidR="00CC0F93" w:rsidRPr="000E42A5" w:rsidRDefault="00CC0F93" w:rsidP="00CC0F93">
      <w:pPr>
        <w:pStyle w:val="Heading7"/>
      </w:pPr>
      <w:bookmarkStart w:id="11" w:name="_Toc398278126"/>
      <w:r w:rsidRPr="000E42A5">
        <w:t>Auditory entrainment</w:t>
      </w:r>
      <w:bookmarkEnd w:id="11"/>
      <w:r w:rsidRPr="000E42A5">
        <w:t xml:space="preserve"> </w:t>
      </w:r>
    </w:p>
    <w:p w14:paraId="2C877EA2" w14:textId="7D9253FA" w:rsidR="00CC0F93" w:rsidRPr="000E42A5" w:rsidRDefault="00CC0F93" w:rsidP="00CC0F93">
      <w:pPr>
        <w:jc w:val="both"/>
      </w:pPr>
      <w:r w:rsidRPr="000E42A5">
        <w:t xml:space="preserve">Volunteers allocated to the auditory stimulation group attended two visits in a randomised order, one control and one entrainment visit. During the entrainment visit, volunteers were subjected to 10 minutes of auditory entrainment at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in a randomised order. Binaural Beats were employed to enable auditory alpha entrainment. The hearing range for a healthy adult is between </w:t>
      </w:r>
      <w:proofErr w:type="spellStart"/>
      <w:r w:rsidRPr="000E42A5">
        <w:t>20Hz-20</w:t>
      </w:r>
      <w:proofErr w:type="gramStart"/>
      <w:r w:rsidRPr="000E42A5">
        <w:t>,000Hz</w:t>
      </w:r>
      <w:proofErr w:type="spellEnd"/>
      <w:proofErr w:type="gramEnd"/>
      <w:r w:rsidRPr="000E42A5">
        <w:t xml:space="preserve">, thus frequencies at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are not audible to the human ear. Binaural beats are produced when two tones close in frequency generate a beat frequency equal to the difference in frequency of the two tones </w:t>
      </w:r>
      <w:r w:rsidRPr="000E42A5">
        <w:fldChar w:fldCharType="begin"/>
      </w:r>
      <w:r w:rsidR="00881D5D" w:rsidRPr="000E42A5">
        <w:instrText xml:space="preserve"> ADDIN EN.CITE &lt;EndNote&gt;&lt;Cite&gt;&lt;Author&gt;Wahbeh&lt;/Author&gt;&lt;Year&gt;2007&lt;/Year&gt;&lt;RecNum&gt;45&lt;/RecNum&gt;&lt;DisplayText&gt;(Wahbeh et al., 2007)&lt;/DisplayText&gt;&lt;record&gt;&lt;rec-number&gt;45&lt;/rec-number&gt;&lt;foreign-keys&gt;&lt;key app="EN" db-id="90atf025rd9w9teae9dx9e05xxrp92vz9ze0"&gt;45&lt;/key&gt;&lt;/foreign-keys&gt;&lt;ref-type name="Journal Article"&gt;17&lt;/ref-type&gt;&lt;contributors&gt;&lt;authors&gt;&lt;author&gt;Wahbeh, H.&lt;/author&gt;&lt;author&gt;Calabrese, C.&lt;/author&gt;&lt;author&gt;Zwickey, H.&lt;/author&gt;&lt;author&gt;Zajdel, D.&lt;/author&gt;&lt;/authors&gt;&lt;/contributors&gt;&lt;titles&gt;&lt;title&gt;Binaural beat technology in humans: A pilot study to assess neuropsychologic, physiologic, and electroencephalographic effects&lt;/title&gt;&lt;secondary-title&gt;Journal of Alternative and Complementary Medicine&lt;/secondary-title&gt;&lt;short-title&gt;Binaural beat technology in humans: A pilot study to assess neuropsychologic, physiologic, and electroencephalographic effects&lt;/short-title&gt;&lt;/titles&gt;&lt;pages&gt;199-206&lt;/pages&gt;&lt;volume&gt;13&lt;/volume&gt;&lt;number&gt;2&lt;/number&gt;&lt;dates&gt;&lt;year&gt;2007&lt;/year&gt;&lt;/dates&gt;&lt;urls&gt;&lt;/urls&gt;&lt;electronic-resource-num&gt;10.1089/acm.2006.6201 %M WOS:000245292400007 %Z Wahbeh, Helane Calabrese, Carlo Zwickey, Heather Zajdel, Dan %U &amp;lt;Go to ISI&amp;gt;://WOS:000245292400007&lt;/electronic-resource-num&gt;&lt;/record&gt;&lt;/Cite&gt;&lt;/EndNote&gt;</w:instrText>
      </w:r>
      <w:r w:rsidRPr="000E42A5">
        <w:fldChar w:fldCharType="separate"/>
      </w:r>
      <w:r w:rsidR="00881D5D" w:rsidRPr="000E42A5">
        <w:rPr>
          <w:noProof/>
        </w:rPr>
        <w:t>(</w:t>
      </w:r>
      <w:hyperlink w:anchor="_ENREF_56" w:tooltip="Wahbeh, 2007 #45" w:history="1">
        <w:r w:rsidR="005C6C64" w:rsidRPr="000E42A5">
          <w:rPr>
            <w:noProof/>
          </w:rPr>
          <w:t>Wahbeh et al., 2007</w:t>
        </w:r>
      </w:hyperlink>
      <w:r w:rsidR="00881D5D" w:rsidRPr="000E42A5">
        <w:rPr>
          <w:noProof/>
        </w:rPr>
        <w:t>)</w:t>
      </w:r>
      <w:r w:rsidRPr="000E42A5">
        <w:fldChar w:fldCharType="end"/>
      </w:r>
      <w:r w:rsidRPr="000E42A5">
        <w:t xml:space="preserve">. For example, volunteers in the present study listened simultaneously to </w:t>
      </w:r>
      <w:proofErr w:type="spellStart"/>
      <w:r w:rsidRPr="000E42A5">
        <w:t>445Hz</w:t>
      </w:r>
      <w:proofErr w:type="spellEnd"/>
      <w:r w:rsidRPr="000E42A5">
        <w:t xml:space="preserve"> played in one earphone, and </w:t>
      </w:r>
      <w:proofErr w:type="spellStart"/>
      <w:r w:rsidRPr="000E42A5">
        <w:t>455Hz</w:t>
      </w:r>
      <w:proofErr w:type="spellEnd"/>
      <w:r w:rsidRPr="000E42A5">
        <w:t xml:space="preserve"> played in the other, producing a binaural beat frequency of </w:t>
      </w:r>
      <w:proofErr w:type="spellStart"/>
      <w:r w:rsidRPr="000E42A5">
        <w:t>10Hz</w:t>
      </w:r>
      <w:proofErr w:type="spellEnd"/>
      <w:r w:rsidRPr="000E42A5">
        <w:t xml:space="preserve">. Binaural beats are believed to originate in the brainstem’s superior </w:t>
      </w:r>
      <w:proofErr w:type="spellStart"/>
      <w:r w:rsidRPr="000E42A5">
        <w:t>olivary</w:t>
      </w:r>
      <w:proofErr w:type="spellEnd"/>
      <w:r w:rsidRPr="000E42A5">
        <w:t xml:space="preserve"> nucleus, where the contralateral auditory input is integrated </w:t>
      </w:r>
      <w:r w:rsidRPr="000E42A5">
        <w:fldChar w:fldCharType="begin"/>
      </w:r>
      <w:r w:rsidR="0028182C" w:rsidRPr="000E42A5">
        <w:instrText xml:space="preserve"> ADDIN EN.CITE &lt;EndNote&gt;&lt;Cite&gt;&lt;Author&gt;Oster&lt;/Author&gt;&lt;Year&gt;1973&lt;/Year&gt;&lt;RecNum&gt;130&lt;/RecNum&gt;&lt;DisplayText&gt;(Oster, 1973)&lt;/DisplayText&gt;&lt;record&gt;&lt;rec-number&gt;130&lt;/rec-number&gt;&lt;foreign-keys&gt;&lt;key app="EN" db-id="90atf025rd9w9teae9dx9e05xxrp92vz9ze0"&gt;130&lt;/key&gt;&lt;/foreign-keys&gt;&lt;ref-type name="Journal Article"&gt;17&lt;/ref-type&gt;&lt;contributors&gt;&lt;authors&gt;&lt;author&gt;Oster, G.&lt;/author&gt;&lt;/authors&gt;&lt;/contributors&gt;&lt;titles&gt;&lt;title&gt;Auditory beats in the brain&lt;/title&gt;&lt;secondary-title&gt;Sci Am&lt;/secondary-title&gt;&lt;alt-title&gt;Scientific American&lt;/alt-title&gt;&lt;/titles&gt;&lt;pages&gt;94-102&lt;/pages&gt;&lt;volume&gt;229&lt;/volume&gt;&lt;number&gt;4&lt;/number&gt;&lt;keywords&gt;&lt;keyword&gt;Acoustic Stimulation&lt;/keyword&gt;&lt;keyword&gt;Animals&lt;/keyword&gt;&lt;keyword&gt;Auditory Pathways/physiology&lt;/keyword&gt;&lt;keyword&gt;*Auditory Perception&lt;/keyword&gt;&lt;keyword&gt;Cats&lt;/keyword&gt;&lt;keyword&gt;Evoked Potentials&lt;/keyword&gt;&lt;keyword&gt;Humans&lt;/keyword&gt;&lt;/keywords&gt;&lt;dates&gt;&lt;year&gt;1973&lt;/year&gt;&lt;pub-dates&gt;&lt;date&gt;Oct&lt;/date&gt;&lt;/pub-dates&gt;&lt;/dates&gt;&lt;isbn&gt;0036-8733 (Print)&amp;#xD;0036-8733 (Linking)&lt;/isbn&gt;&lt;accession-num&gt;4727697&lt;/accession-num&gt;&lt;urls&gt;&lt;related-urls&gt;&lt;url&gt;http://www.ncbi.nlm.nih.gov/pubmed/4727697&lt;/url&gt;&lt;/related-urls&gt;&lt;/urls&gt;&lt;/record&gt;&lt;/Cite&gt;&lt;/EndNote&gt;</w:instrText>
      </w:r>
      <w:r w:rsidRPr="000E42A5">
        <w:fldChar w:fldCharType="separate"/>
      </w:r>
      <w:r w:rsidR="0028182C" w:rsidRPr="000E42A5">
        <w:rPr>
          <w:noProof/>
        </w:rPr>
        <w:t>(</w:t>
      </w:r>
      <w:hyperlink w:anchor="_ENREF_38" w:tooltip="Oster, 1973 #130" w:history="1">
        <w:r w:rsidR="005C6C64" w:rsidRPr="000E42A5">
          <w:rPr>
            <w:noProof/>
          </w:rPr>
          <w:t>Oster, 1973</w:t>
        </w:r>
      </w:hyperlink>
      <w:r w:rsidR="0028182C" w:rsidRPr="000E42A5">
        <w:rPr>
          <w:noProof/>
        </w:rPr>
        <w:t>)</w:t>
      </w:r>
      <w:r w:rsidRPr="000E42A5">
        <w:fldChar w:fldCharType="end"/>
      </w:r>
      <w:r w:rsidRPr="000E42A5">
        <w:t xml:space="preserve">.  </w:t>
      </w:r>
    </w:p>
    <w:p w14:paraId="6511E172" w14:textId="77777777" w:rsidR="00CC0F93" w:rsidRPr="000E42A5" w:rsidRDefault="00CC0F93" w:rsidP="00CC0F93">
      <w:pPr>
        <w:jc w:val="both"/>
      </w:pPr>
    </w:p>
    <w:p w14:paraId="7A02AF06" w14:textId="2FA9E065" w:rsidR="00CC0F93" w:rsidRPr="000E42A5" w:rsidRDefault="00CC0F93" w:rsidP="00CC0F93">
      <w:pPr>
        <w:jc w:val="both"/>
        <w:rPr>
          <w:rFonts w:cs="Arial"/>
        </w:rPr>
      </w:pPr>
      <w:r w:rsidRPr="000E42A5">
        <w:t xml:space="preserve">Binaural beats were produced using </w:t>
      </w:r>
      <w:proofErr w:type="spellStart"/>
      <w:r w:rsidRPr="000E42A5">
        <w:t>BrainWave</w:t>
      </w:r>
      <w:proofErr w:type="spellEnd"/>
      <w:r w:rsidRPr="000E42A5">
        <w:t xml:space="preserve"> Generator software version 3.1.12 (</w:t>
      </w:r>
      <w:hyperlink r:id="rId11" w:history="1">
        <w:r w:rsidRPr="000E42A5">
          <w:t>http://www.bwgen.com/</w:t>
        </w:r>
      </w:hyperlink>
      <w:r w:rsidRPr="000E42A5">
        <w:t xml:space="preserve">) as used by </w:t>
      </w:r>
      <w:r w:rsidRPr="000E42A5">
        <w:fldChar w:fldCharType="begin"/>
      </w:r>
      <w:r w:rsidR="00321E28" w:rsidRPr="000E42A5">
        <w:instrText xml:space="preserve"> ADDIN EN.CITE &lt;EndNote&gt;&lt;Cite&gt;&lt;Author&gt;Goodin&lt;/Author&gt;&lt;Year&gt;2012&lt;/Year&gt;&lt;RecNum&gt;126&lt;/RecNum&gt;&lt;DisplayText&gt;(Goodin et al., 2012)&lt;/DisplayText&gt;&lt;record&gt;&lt;rec-number&gt;126&lt;/rec-number&gt;&lt;foreign-keys&gt;&lt;key app="EN" db-id="90atf025rd9w9teae9dx9e05xxrp92vz9ze0"&gt;126&lt;/key&gt;&lt;/foreign-keys&gt;&lt;ref-type name="Journal Article"&gt;17&lt;/ref-type&gt;&lt;contributors&gt;&lt;authors&gt;&lt;author&gt;Goodin, P.&lt;/author&gt;&lt;author&gt;Ciorciari, J.&lt;/author&gt;&lt;author&gt;Baker, K.&lt;/author&gt;&lt;author&gt;Carey, A. M.&lt;/author&gt;&lt;author&gt;Harper, M.&lt;/author&gt;&lt;author&gt;Kaufman, J.&lt;/author&gt;&lt;/authors&gt;&lt;/contributors&gt;&lt;auth-address&gt;Brain and Psychological Sciences Research Centre, Swinburne University of Technology, Hawthorn, Victoria, Australia.&lt;/auth-address&gt;&lt;titles&gt;&lt;title&gt;A high-density EEG investigation into steady state binaural beat stimulation&lt;/title&gt;&lt;secondary-title&gt;PLoS One&lt;/secondary-title&gt;&lt;alt-title&gt;PloS one&lt;/alt-title&gt;&lt;/titles&gt;&lt;pages&gt;e34789&lt;/pages&gt;&lt;volume&gt;7&lt;/volume&gt;&lt;number&gt;4&lt;/number&gt;&lt;keywords&gt;&lt;keyword&gt;Acoustic Stimulation/*methods&lt;/keyword&gt;&lt;keyword&gt;Adult&lt;/keyword&gt;&lt;keyword&gt;Arousal/physiology&lt;/keyword&gt;&lt;keyword&gt;Auditory Perception/*physiology&lt;/keyword&gt;&lt;keyword&gt;Cerebral Cortex/physiology&lt;/keyword&gt;&lt;keyword&gt;Electroencephalography/instrumentation/*methods&lt;/keyword&gt;&lt;keyword&gt;Female&lt;/keyword&gt;&lt;keyword&gt;Humans&lt;/keyword&gt;&lt;keyword&gt;Male&lt;/keyword&gt;&lt;keyword&gt;Middle Aged&lt;/keyword&gt;&lt;keyword&gt;Personality&lt;/keyword&gt;&lt;keyword&gt;Young Adult&lt;/keyword&gt;&lt;/keywords&gt;&lt;dates&gt;&lt;year&gt;2012&lt;/year&gt;&lt;/dates&gt;&lt;isbn&gt;1932-6203 (Electronic)&amp;#xD;1932-6203 (Linking)&lt;/isbn&gt;&lt;accession-num&gt;22496862&lt;/accession-num&gt;&lt;urls&gt;&lt;related-urls&gt;&lt;url&gt;http://www.ncbi.nlm.nih.gov/pubmed/22496862&lt;/url&gt;&lt;/related-urls&gt;&lt;/urls&gt;&lt;custom2&gt;3322125&lt;/custom2&gt;&lt;electronic-resource-num&gt;10.1371/journal.pone.0034789&lt;/electronic-resource-num&gt;&lt;/record&gt;&lt;/Cite&gt;&lt;/EndNote&gt;</w:instrText>
      </w:r>
      <w:r w:rsidRPr="000E42A5">
        <w:fldChar w:fldCharType="separate"/>
      </w:r>
      <w:r w:rsidR="00321E28" w:rsidRPr="000E42A5">
        <w:rPr>
          <w:noProof/>
        </w:rPr>
        <w:t>(</w:t>
      </w:r>
      <w:hyperlink w:anchor="_ENREF_12" w:tooltip="Goodin, 2012 #126" w:history="1">
        <w:r w:rsidR="005C6C64" w:rsidRPr="000E42A5">
          <w:rPr>
            <w:noProof/>
          </w:rPr>
          <w:t>Goodin et al., 2012</w:t>
        </w:r>
      </w:hyperlink>
      <w:r w:rsidR="00321E28" w:rsidRPr="000E42A5">
        <w:rPr>
          <w:noProof/>
        </w:rPr>
        <w:t>)</w:t>
      </w:r>
      <w:r w:rsidRPr="000E42A5">
        <w:fldChar w:fldCharType="end"/>
      </w:r>
      <w:r w:rsidRPr="000E42A5">
        <w:t xml:space="preserve">. As binaural beats are known to be entrained most readily with a carrier frequency ranging from </w:t>
      </w:r>
      <w:proofErr w:type="spellStart"/>
      <w:r w:rsidRPr="000E42A5">
        <w:t>300Hz</w:t>
      </w:r>
      <w:proofErr w:type="spellEnd"/>
      <w:r w:rsidRPr="000E42A5">
        <w:t xml:space="preserve"> to 600 Hz </w:t>
      </w:r>
      <w:r w:rsidRPr="000E42A5">
        <w:fldChar w:fldCharType="begin"/>
      </w:r>
      <w:r w:rsidR="00321E28" w:rsidRPr="000E42A5">
        <w:instrText xml:space="preserve"> ADDIN EN.CITE &lt;EndNote&gt;&lt;Cite&gt;&lt;Author&gt;Reedijk&lt;/Author&gt;&lt;Year&gt;2013&lt;/Year&gt;&lt;RecNum&gt;125&lt;/RecNum&gt;&lt;DisplayText&gt;(Reedijk et al., 2013)&lt;/DisplayText&gt;&lt;record&gt;&lt;rec-number&gt;125&lt;/rec-number&gt;&lt;foreign-keys&gt;&lt;key app="EN" db-id="90atf025rd9w9teae9dx9e05xxrp92vz9ze0"&gt;125&lt;/key&gt;&lt;/foreign-keys&gt;&lt;ref-type name="Journal Article"&gt;17&lt;/ref-type&gt;&lt;contributors&gt;&lt;authors&gt;&lt;author&gt;Reedijk, S. A.&lt;/author&gt;&lt;author&gt;Bolders, A.&lt;/author&gt;&lt;author&gt;Hommel, B.&lt;/author&gt;&lt;/authors&gt;&lt;/contributors&gt;&lt;auth-address&gt;Institute for Psychological Research and Leiden Institute for Brain and Cognition, Leiden University Leiden, Netherlands.&lt;/auth-address&gt;&lt;titles&gt;&lt;title&gt;The impact of binaural beats on creativity&lt;/title&gt;&lt;secondary-title&gt;Front Hum Neurosci&lt;/secondary-title&gt;&lt;alt-title&gt;Frontiers in human neuroscience&lt;/alt-title&gt;&lt;/titles&gt;&lt;pages&gt;786&lt;/pages&gt;&lt;volume&gt;7&lt;/volume&gt;&lt;dates&gt;&lt;year&gt;2013&lt;/year&gt;&lt;/dates&gt;&lt;isbn&gt;1662-5161 (Electronic)&amp;#xD;1662-5161 (Linking)&lt;/isbn&gt;&lt;accession-num&gt;24294202&lt;/accession-num&gt;&lt;urls&gt;&lt;related-urls&gt;&lt;url&gt;http://www.ncbi.nlm.nih.gov/pubmed/24294202&lt;/url&gt;&lt;/related-urls&gt;&lt;/urls&gt;&lt;custom2&gt;3827550&lt;/custom2&gt;&lt;electronic-resource-num&gt;10.3389/fnhum.2013.00786&lt;/electronic-resource-num&gt;&lt;/record&gt;&lt;/Cite&gt;&lt;/EndNote&gt;</w:instrText>
      </w:r>
      <w:r w:rsidRPr="000E42A5">
        <w:fldChar w:fldCharType="separate"/>
      </w:r>
      <w:r w:rsidR="00321E28" w:rsidRPr="000E42A5">
        <w:rPr>
          <w:noProof/>
        </w:rPr>
        <w:t>(</w:t>
      </w:r>
      <w:hyperlink w:anchor="_ENREF_44" w:tooltip="Reedijk, 2013 #125" w:history="1">
        <w:r w:rsidR="005C6C64" w:rsidRPr="000E42A5">
          <w:rPr>
            <w:noProof/>
          </w:rPr>
          <w:t>Reedijk et al., 2013</w:t>
        </w:r>
      </w:hyperlink>
      <w:r w:rsidR="00321E28" w:rsidRPr="000E42A5">
        <w:rPr>
          <w:noProof/>
        </w:rPr>
        <w:t>)</w:t>
      </w:r>
      <w:r w:rsidRPr="000E42A5">
        <w:fldChar w:fldCharType="end"/>
      </w:r>
      <w:r w:rsidRPr="000E42A5">
        <w:t xml:space="preserve"> w</w:t>
      </w:r>
      <w:hyperlink w:anchor="_ENREF_22" w:tooltip="Oster, 1973 #130" w:history="1">
        <w:r w:rsidRPr="000E42A5">
          <w:t>ith the gr</w:t>
        </w:r>
      </w:hyperlink>
      <w:r w:rsidRPr="000E42A5">
        <w:t>eatest effect between 450-</w:t>
      </w:r>
      <w:proofErr w:type="spellStart"/>
      <w:r w:rsidRPr="000E42A5">
        <w:t>500Hz</w:t>
      </w:r>
      <w:proofErr w:type="spellEnd"/>
      <w:r w:rsidRPr="000E42A5">
        <w:t xml:space="preserve"> </w:t>
      </w:r>
      <w:r w:rsidRPr="000E42A5">
        <w:fldChar w:fldCharType="begin">
          <w:fldData xml:space="preserve">PEVuZE5vdGU+PENpdGU+PEF1dGhvcj5QZXJyb3R0PC9BdXRob3I+PFllYXI+MTk2OTwvWWVhcj48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</w:fldData>
        </w:fldChar>
      </w:r>
      <w:r w:rsidR="00321E28" w:rsidRPr="000E42A5">
        <w:instrText xml:space="preserve"> ADDIN EN.CITE </w:instrText>
      </w:r>
      <w:r w:rsidR="00321E28" w:rsidRPr="000E42A5">
        <w:fldChar w:fldCharType="begin">
          <w:fldData xml:space="preserve">PEVuZE5vdGU+PENpdGU+PEF1dGhvcj5QZXJyb3R0PC9BdXRob3I+PFllYXI+MTk2OTwvWWVhcj48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38" w:tooltip="Oster, 1973 #130" w:history="1">
        <w:r w:rsidR="005C6C64" w:rsidRPr="000E42A5">
          <w:rPr>
            <w:noProof/>
          </w:rPr>
          <w:t>Oster, 1973</w:t>
        </w:r>
      </w:hyperlink>
      <w:r w:rsidR="00321E28" w:rsidRPr="000E42A5">
        <w:rPr>
          <w:noProof/>
        </w:rPr>
        <w:t xml:space="preserve">; </w:t>
      </w:r>
      <w:hyperlink w:anchor="_ENREF_40" w:tooltip="Perrott, 1969 #157" w:history="1">
        <w:r w:rsidR="005C6C64" w:rsidRPr="000E42A5">
          <w:rPr>
            <w:noProof/>
          </w:rPr>
          <w:t>Perrott and Nelson, 1969</w:t>
        </w:r>
      </w:hyperlink>
      <w:r w:rsidR="00321E28" w:rsidRPr="000E42A5">
        <w:rPr>
          <w:noProof/>
        </w:rPr>
        <w:t>)</w:t>
      </w:r>
      <w:r w:rsidRPr="000E42A5">
        <w:fldChar w:fldCharType="end"/>
      </w:r>
      <w:r w:rsidRPr="000E42A5">
        <w:t>,</w:t>
      </w:r>
      <w:r w:rsidRPr="000E42A5">
        <w:rPr>
          <w:rFonts w:ascii="Georgia" w:hAnsi="Georgia" w:cs="Georgia"/>
          <w:u w:color="243778"/>
          <w:lang w:val="en-US"/>
        </w:rPr>
        <w:t xml:space="preserve"> </w:t>
      </w:r>
      <w:r w:rsidRPr="000E42A5">
        <w:t xml:space="preserve">all entrainment sessions utilised a </w:t>
      </w:r>
      <w:proofErr w:type="spellStart"/>
      <w:r w:rsidRPr="000E42A5">
        <w:t>450Hz</w:t>
      </w:r>
      <w:proofErr w:type="spellEnd"/>
      <w:r w:rsidRPr="000E42A5">
        <w:t xml:space="preserve"> carrier frequency. Presenting </w:t>
      </w:r>
      <w:proofErr w:type="spellStart"/>
      <w:r w:rsidRPr="000E42A5">
        <w:t>446Hz</w:t>
      </w:r>
      <w:proofErr w:type="spellEnd"/>
      <w:r w:rsidRPr="000E42A5">
        <w:t xml:space="preserve"> and </w:t>
      </w:r>
      <w:proofErr w:type="spellStart"/>
      <w:r w:rsidRPr="000E42A5">
        <w:t>454Hz</w:t>
      </w:r>
      <w:proofErr w:type="spellEnd"/>
      <w:r w:rsidRPr="000E42A5">
        <w:t xml:space="preserve">, </w:t>
      </w:r>
      <w:proofErr w:type="spellStart"/>
      <w:r w:rsidRPr="000E42A5">
        <w:t>445Hz</w:t>
      </w:r>
      <w:proofErr w:type="spellEnd"/>
      <w:r w:rsidRPr="000E42A5">
        <w:t xml:space="preserve"> and </w:t>
      </w:r>
      <w:proofErr w:type="spellStart"/>
      <w:r w:rsidRPr="000E42A5">
        <w:t>455Hz</w:t>
      </w:r>
      <w:proofErr w:type="spellEnd"/>
      <w:r w:rsidRPr="000E42A5">
        <w:t xml:space="preserve">, </w:t>
      </w:r>
      <w:proofErr w:type="spellStart"/>
      <w:r w:rsidRPr="000E42A5">
        <w:t>444Hz</w:t>
      </w:r>
      <w:proofErr w:type="spellEnd"/>
      <w:r w:rsidRPr="000E42A5">
        <w:t xml:space="preserve"> and </w:t>
      </w:r>
      <w:proofErr w:type="spellStart"/>
      <w:r w:rsidRPr="000E42A5">
        <w:t>456Hz</w:t>
      </w:r>
      <w:proofErr w:type="spellEnd"/>
      <w:r w:rsidRPr="000E42A5">
        <w:t xml:space="preserve"> tones in the left and right ears created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binaural beats respectively. All frequencies were presented to participants at 70 dB SPL, as previously done by Stevens and colleagues </w:t>
      </w:r>
      <w:r w:rsidRPr="000E42A5">
        <w:fldChar w:fldCharType="begin">
          <w:fldData xml:space="preserve">PEVuZE5vdGU+PENpdGU+PEF1dGhvcj5TdGV2ZW5zPC9BdXRob3I+PFllYXI+MjAwMzwvWWVhcj48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</w:fldData>
        </w:fldChar>
      </w:r>
      <w:r w:rsidR="00321E28" w:rsidRPr="000E42A5">
        <w:instrText xml:space="preserve"> ADDIN EN.CITE </w:instrText>
      </w:r>
      <w:r w:rsidR="00321E28" w:rsidRPr="000E42A5">
        <w:fldChar w:fldCharType="begin">
          <w:fldData xml:space="preserve">PEVuZE5vdGU+PENpdGU+PEF1dGhvcj5TdGV2ZW5zPC9BdXRob3I+PFllYXI+MjAwMzwvWWVhcj48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51" w:tooltip="Stevens, 2003 #127" w:history="1">
        <w:r w:rsidR="005C6C64" w:rsidRPr="000E42A5">
          <w:rPr>
            <w:noProof/>
          </w:rPr>
          <w:t>Stevens et al., 2003</w:t>
        </w:r>
      </w:hyperlink>
      <w:r w:rsidR="00321E28" w:rsidRPr="000E42A5">
        <w:rPr>
          <w:noProof/>
        </w:rPr>
        <w:t>)</w:t>
      </w:r>
      <w:r w:rsidRPr="000E42A5">
        <w:fldChar w:fldCharType="end"/>
      </w:r>
      <w:r w:rsidRPr="000E42A5">
        <w:t xml:space="preserve">. </w:t>
      </w:r>
      <w:r w:rsidR="00C93E78" w:rsidRPr="000E42A5">
        <w:t xml:space="preserve">Participants were asked (at the end of their involvement in the study) whether they were able to differentiate between the </w:t>
      </w:r>
      <w:proofErr w:type="spellStart"/>
      <w:r w:rsidR="00C93E78" w:rsidRPr="000E42A5">
        <w:rPr>
          <w:rFonts w:cs="Arial"/>
        </w:rPr>
        <w:t>8Hz</w:t>
      </w:r>
      <w:proofErr w:type="spellEnd"/>
      <w:r w:rsidR="00C93E78" w:rsidRPr="000E42A5">
        <w:rPr>
          <w:rFonts w:cs="Arial"/>
        </w:rPr>
        <w:t xml:space="preserve">, </w:t>
      </w:r>
      <w:proofErr w:type="spellStart"/>
      <w:r w:rsidR="00C93E78" w:rsidRPr="000E42A5">
        <w:rPr>
          <w:rFonts w:cs="Arial"/>
        </w:rPr>
        <w:t>10Hz</w:t>
      </w:r>
      <w:proofErr w:type="spellEnd"/>
      <w:r w:rsidR="00C93E78" w:rsidRPr="000E42A5">
        <w:rPr>
          <w:rFonts w:cs="Arial"/>
        </w:rPr>
        <w:t xml:space="preserve"> and </w:t>
      </w:r>
      <w:proofErr w:type="spellStart"/>
      <w:r w:rsidR="00C93E78" w:rsidRPr="000E42A5">
        <w:rPr>
          <w:rFonts w:cs="Arial"/>
        </w:rPr>
        <w:t>12Hz</w:t>
      </w:r>
      <w:proofErr w:type="spellEnd"/>
      <w:r w:rsidR="00C93E78" w:rsidRPr="000E42A5">
        <w:rPr>
          <w:rFonts w:cs="Arial"/>
        </w:rPr>
        <w:t xml:space="preserve"> frequency entrainment. None claimed to be able to do so.</w:t>
      </w:r>
    </w:p>
    <w:p w14:paraId="1B5FDEF9" w14:textId="166585ED" w:rsidR="002F4C3B" w:rsidRPr="000E42A5" w:rsidRDefault="002F4C3B" w:rsidP="00E75EFA">
      <w:pPr>
        <w:widowControl w:val="0"/>
        <w:autoSpaceDE w:val="0"/>
        <w:autoSpaceDN w:val="0"/>
        <w:adjustRightInd w:val="0"/>
        <w:jc w:val="both"/>
      </w:pPr>
      <w:r w:rsidRPr="000E42A5">
        <w:t xml:space="preserve"> </w:t>
      </w:r>
    </w:p>
    <w:p w14:paraId="54016680" w14:textId="77777777" w:rsidR="00CC0F93" w:rsidRPr="000E42A5" w:rsidRDefault="00CC0F93" w:rsidP="00CC0F93">
      <w:pPr>
        <w:jc w:val="both"/>
      </w:pPr>
    </w:p>
    <w:p w14:paraId="0C3A1E73" w14:textId="77777777" w:rsidR="000C487E" w:rsidRPr="000E42A5" w:rsidRDefault="005511E3" w:rsidP="000C487E">
      <w:pPr>
        <w:jc w:val="both"/>
        <w:rPr>
          <w:rFonts w:cs="Arial"/>
          <w:color w:val="333333"/>
        </w:rPr>
      </w:pPr>
      <w:r w:rsidRPr="000E42A5">
        <w:lastRenderedPageBreak/>
        <w:t>After each randomised 10-minute</w:t>
      </w:r>
      <w:r w:rsidR="00CC0F93" w:rsidRPr="000E42A5">
        <w:t xml:space="preserve"> auditory entrainment session, participants were asked to rate 30 painful heat laser pulses, and subsequently requested to complete the POMS, KSS and STAI-state, in relation to the entrainment session.</w:t>
      </w:r>
      <w:r w:rsidR="00CC0F93" w:rsidRPr="000E42A5">
        <w:rPr>
          <w:rFonts w:cs="Arial"/>
          <w:color w:val="333333"/>
        </w:rPr>
        <w:t xml:space="preserve"> </w:t>
      </w:r>
    </w:p>
    <w:p w14:paraId="48802412" w14:textId="77777777" w:rsidR="000C487E" w:rsidRPr="000E42A5" w:rsidRDefault="000C487E" w:rsidP="000C487E">
      <w:pPr>
        <w:jc w:val="both"/>
        <w:rPr>
          <w:rFonts w:cs="Arial"/>
        </w:rPr>
      </w:pPr>
    </w:p>
    <w:p w14:paraId="4D377A2B" w14:textId="76F4B0A2" w:rsidR="00350DA1" w:rsidRPr="000E42A5" w:rsidRDefault="00CC0F93" w:rsidP="000C487E">
      <w:pPr>
        <w:jc w:val="both"/>
        <w:rPr>
          <w:rFonts w:cs="Arial"/>
        </w:rPr>
      </w:pPr>
      <w:r w:rsidRPr="000E42A5">
        <w:rPr>
          <w:rFonts w:cs="Arial"/>
        </w:rPr>
        <w:t xml:space="preserve">The control visit was identical to the entrainment visit, except that the volunteers listened to white noise for 10 minutes, three times, instead of </w:t>
      </w:r>
      <w:proofErr w:type="spellStart"/>
      <w:r w:rsidRPr="000E42A5">
        <w:rPr>
          <w:rFonts w:cs="Arial"/>
        </w:rPr>
        <w:t>8Hz</w:t>
      </w:r>
      <w:proofErr w:type="spellEnd"/>
      <w:r w:rsidRPr="000E42A5">
        <w:rPr>
          <w:rFonts w:cs="Arial"/>
        </w:rPr>
        <w:t xml:space="preserve">, </w:t>
      </w:r>
      <w:proofErr w:type="spellStart"/>
      <w:r w:rsidRPr="000E42A5">
        <w:rPr>
          <w:rFonts w:cs="Arial"/>
        </w:rPr>
        <w:t>10Hz</w:t>
      </w:r>
      <w:proofErr w:type="spellEnd"/>
      <w:r w:rsidRPr="000E42A5">
        <w:rPr>
          <w:rFonts w:cs="Arial"/>
        </w:rPr>
        <w:t xml:space="preserve"> and </w:t>
      </w:r>
      <w:proofErr w:type="spellStart"/>
      <w:r w:rsidRPr="000E42A5">
        <w:rPr>
          <w:rFonts w:cs="Arial"/>
        </w:rPr>
        <w:t>12Hz</w:t>
      </w:r>
      <w:proofErr w:type="spellEnd"/>
      <w:r w:rsidRPr="000E42A5">
        <w:rPr>
          <w:rFonts w:cs="Arial"/>
        </w:rPr>
        <w:t xml:space="preserve"> binaural beats. </w:t>
      </w:r>
      <w:r w:rsidR="000C487E" w:rsidRPr="000E42A5">
        <w:t xml:space="preserve">Binaural beats are a relatively high in saliency stimulus. As such, the carrier frequency was not used for the control stimulus: listening to a constant tone at </w:t>
      </w:r>
      <w:proofErr w:type="gramStart"/>
      <w:r w:rsidR="000C487E" w:rsidRPr="000E42A5">
        <w:t>455</w:t>
      </w:r>
      <w:proofErr w:type="gramEnd"/>
      <w:r w:rsidR="000C487E" w:rsidRPr="000E42A5">
        <w:t xml:space="preserve"> Hz is not as salient as a tone that fluctuates, and therefore would risk participants becoming habituated to the sound. This would introduce an uncontrolled, confounding variable in comparing the conditions of interest with the control condition. By contrast, the stimulation frequency when listening to white noise is constantly changing over time, resulting in a higher saliency stimulus, and therefore a better comparator to binaural beats.</w:t>
      </w:r>
    </w:p>
    <w:p w14:paraId="5B43E6C9" w14:textId="77777777" w:rsidR="00F65856" w:rsidRPr="000E42A5" w:rsidRDefault="00F65856" w:rsidP="0060531D">
      <w:pPr>
        <w:jc w:val="both"/>
        <w:rPr>
          <w:i/>
        </w:rPr>
      </w:pPr>
    </w:p>
    <w:p w14:paraId="60E6C89E" w14:textId="77777777" w:rsidR="00CC0F93" w:rsidRPr="000E42A5" w:rsidRDefault="00CC0F93" w:rsidP="00CC0F93">
      <w:pPr>
        <w:pStyle w:val="Heading7"/>
      </w:pPr>
      <w:bookmarkStart w:id="12" w:name="_Toc398278127"/>
      <w:r w:rsidRPr="000E42A5">
        <w:t>Visual entrainment</w:t>
      </w:r>
      <w:bookmarkEnd w:id="12"/>
      <w:r w:rsidRPr="000E42A5">
        <w:t xml:space="preserve"> </w:t>
      </w:r>
    </w:p>
    <w:p w14:paraId="60F21F5A" w14:textId="06184273" w:rsidR="00D902BB" w:rsidRPr="000E42A5" w:rsidRDefault="00CC0F93" w:rsidP="0060531D">
      <w:pPr>
        <w:jc w:val="both"/>
        <w:rPr>
          <w:rFonts w:cs="Arial"/>
        </w:rPr>
      </w:pPr>
      <w:r w:rsidRPr="000E42A5">
        <w:t xml:space="preserve">Participants in the visual entrainment group were subjected to four randomised visual entrainment sessions at </w:t>
      </w:r>
      <w:proofErr w:type="spellStart"/>
      <w:r w:rsidRPr="000E42A5">
        <w:t>8Hz</w:t>
      </w:r>
      <w:proofErr w:type="spellEnd"/>
      <w:r w:rsidRPr="000E42A5">
        <w:t xml:space="preserve">, </w:t>
      </w:r>
      <w:proofErr w:type="spellStart"/>
      <w:r w:rsidRPr="000E42A5">
        <w:t>10Hz</w:t>
      </w:r>
      <w:proofErr w:type="spellEnd"/>
      <w:r w:rsidRPr="000E42A5">
        <w:t xml:space="preserve">, </w:t>
      </w:r>
      <w:proofErr w:type="spellStart"/>
      <w:r w:rsidRPr="000E42A5">
        <w:t>12Hz</w:t>
      </w:r>
      <w:proofErr w:type="spellEnd"/>
      <w:r w:rsidRPr="000E42A5">
        <w:t xml:space="preserve"> and </w:t>
      </w:r>
      <w:proofErr w:type="spellStart"/>
      <w:r w:rsidRPr="000E42A5">
        <w:t>1Hz</w:t>
      </w:r>
      <w:proofErr w:type="spellEnd"/>
      <w:r w:rsidRPr="000E42A5">
        <w:t xml:space="preserve"> (control), each lasting a total of 10 minutes. The visual stimulus consisted of a pair of in-house made flashing LED goggles. Volunteers kept their eyes closed throughout the stimulation, as this is just as effective, but more pleasant for the volunteer. After each one of the visual entrainment sessions, volunteers were subjected to 30 moderately painful laser pulses at their predetermined level 7, and asked to rate these on the 0-10 numerical rating scale. Following all four </w:t>
      </w:r>
      <w:r w:rsidR="005511E3" w:rsidRPr="000E42A5">
        <w:t>pain-rating</w:t>
      </w:r>
      <w:r w:rsidRPr="000E42A5">
        <w:t xml:space="preserve"> trials, volunteers were asked to complete the KSS, STAI-state and POMS. Instructions included attempting to relate the questionnaires to the preceding entrainment session, rather than post pain rating trial. </w:t>
      </w:r>
      <w:r w:rsidR="00C93E78" w:rsidRPr="000E42A5">
        <w:rPr>
          <w:rFonts w:cs="Arial"/>
        </w:rPr>
        <w:t>Again, o</w:t>
      </w:r>
      <w:r w:rsidRPr="000E42A5">
        <w:rPr>
          <w:rFonts w:cs="Arial"/>
        </w:rPr>
        <w:t>n completion of the study</w:t>
      </w:r>
      <w:r w:rsidR="00C93E78" w:rsidRPr="000E42A5">
        <w:rPr>
          <w:rFonts w:cs="Arial"/>
        </w:rPr>
        <w:t>,</w:t>
      </w:r>
      <w:r w:rsidRPr="000E42A5">
        <w:rPr>
          <w:rFonts w:cs="Arial"/>
        </w:rPr>
        <w:t xml:space="preserve"> </w:t>
      </w:r>
      <w:r w:rsidR="00C93E78" w:rsidRPr="000E42A5">
        <w:rPr>
          <w:rFonts w:cs="Arial"/>
        </w:rPr>
        <w:t xml:space="preserve">the aim of the study was revealed to the participants and participants were asked </w:t>
      </w:r>
      <w:r w:rsidRPr="000E42A5">
        <w:rPr>
          <w:rFonts w:cs="Arial"/>
        </w:rPr>
        <w:t xml:space="preserve">if they were able to differentiate between the </w:t>
      </w:r>
      <w:proofErr w:type="spellStart"/>
      <w:r w:rsidRPr="000E42A5">
        <w:rPr>
          <w:rFonts w:cs="Arial"/>
        </w:rPr>
        <w:t>8Hz</w:t>
      </w:r>
      <w:proofErr w:type="spellEnd"/>
      <w:r w:rsidRPr="000E42A5">
        <w:rPr>
          <w:rFonts w:cs="Arial"/>
        </w:rPr>
        <w:t xml:space="preserve">, </w:t>
      </w:r>
      <w:proofErr w:type="spellStart"/>
      <w:r w:rsidRPr="000E42A5">
        <w:rPr>
          <w:rFonts w:cs="Arial"/>
        </w:rPr>
        <w:t>10Hz</w:t>
      </w:r>
      <w:proofErr w:type="spellEnd"/>
      <w:r w:rsidRPr="000E42A5">
        <w:rPr>
          <w:rFonts w:cs="Arial"/>
        </w:rPr>
        <w:t xml:space="preserve"> and </w:t>
      </w:r>
      <w:proofErr w:type="spellStart"/>
      <w:r w:rsidRPr="000E42A5">
        <w:rPr>
          <w:rFonts w:cs="Arial"/>
        </w:rPr>
        <w:t>12Hz</w:t>
      </w:r>
      <w:proofErr w:type="spellEnd"/>
      <w:r w:rsidRPr="000E42A5">
        <w:rPr>
          <w:rFonts w:cs="Arial"/>
        </w:rPr>
        <w:t xml:space="preserve"> frequency entrainment. </w:t>
      </w:r>
      <w:r w:rsidR="006702E5" w:rsidRPr="000E42A5">
        <w:rPr>
          <w:rFonts w:cs="Arial"/>
        </w:rPr>
        <w:t>Again, n</w:t>
      </w:r>
      <w:r w:rsidRPr="000E42A5">
        <w:rPr>
          <w:rFonts w:cs="Arial"/>
        </w:rPr>
        <w:t xml:space="preserve">one claimed to be able to do so. </w:t>
      </w:r>
      <w:bookmarkStart w:id="13" w:name="_Toc398278128"/>
    </w:p>
    <w:p w14:paraId="6161D5AA" w14:textId="77777777" w:rsidR="00D902BB" w:rsidRPr="000E42A5" w:rsidRDefault="00D902BB" w:rsidP="00122A6D">
      <w:pPr>
        <w:jc w:val="center"/>
        <w:rPr>
          <w:rFonts w:cs="Arial"/>
        </w:rPr>
      </w:pPr>
    </w:p>
    <w:p w14:paraId="711B4D2B" w14:textId="131E96BC" w:rsidR="00410949" w:rsidRDefault="00122A6D" w:rsidP="00122A6D">
      <w:pPr>
        <w:jc w:val="center"/>
        <w:rPr>
          <w:rFonts w:cs="Arial"/>
        </w:rPr>
      </w:pPr>
      <w:r>
        <w:rPr>
          <w:noProof/>
          <w:lang w:val="en-US"/>
        </w:rPr>
        <w:lastRenderedPageBreak/>
        <w:drawing>
          <wp:inline distT="0" distB="0" distL="0" distR="0" wp14:anchorId="178970A8" wp14:editId="4FA309CF">
            <wp:extent cx="5274310" cy="4688060"/>
            <wp:effectExtent l="0" t="0" r="889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688060"/>
                    </a:xfrm>
                    <a:prstGeom prst="rect">
                      <a:avLst/>
                    </a:prstGeom>
                    <a:noFill/>
                    <a:ln>
                      <a:noFill/>
                    </a:ln>
                  </pic:spPr>
                </pic:pic>
              </a:graphicData>
            </a:graphic>
          </wp:inline>
        </w:drawing>
      </w:r>
    </w:p>
    <w:p w14:paraId="6056DF56" w14:textId="4D043BC3" w:rsidR="00122A6D" w:rsidRPr="000E42A5" w:rsidRDefault="00122A6D" w:rsidP="0060531D">
      <w:pPr>
        <w:jc w:val="both"/>
        <w:rPr>
          <w:rFonts w:cs="Arial"/>
        </w:rPr>
      </w:pPr>
      <w:r w:rsidRPr="000E42A5">
        <w:rPr>
          <w:noProof/>
          <w:lang w:val="en-US"/>
        </w:rPr>
        <mc:AlternateContent>
          <mc:Choice Requires="wps">
            <w:drawing>
              <wp:inline distT="0" distB="0" distL="0" distR="0" wp14:anchorId="367577F0" wp14:editId="538712B2">
                <wp:extent cx="5270500" cy="3657600"/>
                <wp:effectExtent l="0" t="0" r="38100" b="25400"/>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0500" cy="36576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FC2DBF3" w14:textId="77777777" w:rsidR="00122A6D" w:rsidRPr="00340DAB" w:rsidRDefault="00122A6D" w:rsidP="00122A6D">
                            <w:pPr>
                              <w:jc w:val="both"/>
                              <w:rPr>
                                <w:rFonts w:cs="Arial"/>
                                <w:color w:val="333333"/>
                              </w:rPr>
                            </w:pPr>
                            <w:proofErr w:type="gramStart"/>
                            <w:r>
                              <w:rPr>
                                <w:b/>
                              </w:rPr>
                              <w:t xml:space="preserve">Figure </w:t>
                            </w:r>
                            <w:proofErr w:type="spellStart"/>
                            <w:r>
                              <w:rPr>
                                <w:b/>
                              </w:rPr>
                              <w:t>1a</w:t>
                            </w:r>
                            <w:proofErr w:type="spellEnd"/>
                            <w:r>
                              <w:rPr>
                                <w:b/>
                              </w:rPr>
                              <w:t xml:space="preserve">) (Entrainment Visit) and </w:t>
                            </w:r>
                            <w:proofErr w:type="spellStart"/>
                            <w:r>
                              <w:rPr>
                                <w:b/>
                              </w:rPr>
                              <w:t>1b</w:t>
                            </w:r>
                            <w:proofErr w:type="spellEnd"/>
                            <w:r>
                              <w:rPr>
                                <w:b/>
                              </w:rPr>
                              <w:t>) (Control Visit).</w:t>
                            </w:r>
                            <w:proofErr w:type="gramEnd"/>
                            <w:r w:rsidRPr="00FA4227">
                              <w:rPr>
                                <w:b/>
                              </w:rPr>
                              <w:t xml:space="preserve"> </w:t>
                            </w:r>
                            <w:proofErr w:type="gramStart"/>
                            <w:r w:rsidRPr="00FA4227">
                              <w:rPr>
                                <w:b/>
                              </w:rPr>
                              <w:t>Procedure in the Auditory Entrainment Group</w:t>
                            </w:r>
                            <w:r>
                              <w:rPr>
                                <w:b/>
                                <w:i/>
                              </w:rPr>
                              <w:t>.</w:t>
                            </w:r>
                            <w:proofErr w:type="gramEnd"/>
                            <w:r>
                              <w:rPr>
                                <w:b/>
                                <w:i/>
                              </w:rPr>
                              <w:t xml:space="preserve"> </w:t>
                            </w:r>
                            <w:r w:rsidRPr="00665124">
                              <w:t xml:space="preserve">Participants in the auditory group attended two visits (control and entrainment), in a randomised order. Both visits were initiated with baseline questionnaires (Sleep Questionnaire, PCS, PHQ-9, PASS, POMS, STAI, KSS) and the rating of 30 laser pulses at ‘level-7’ pain.  In the entrainment visit, participants were subjected to 10 minutes of auditory entrainment at </w:t>
                            </w:r>
                            <w:proofErr w:type="spellStart"/>
                            <w:r w:rsidRPr="00665124">
                              <w:t>8Hz</w:t>
                            </w:r>
                            <w:proofErr w:type="spellEnd"/>
                            <w:r w:rsidRPr="00665124">
                              <w:t xml:space="preserve">, </w:t>
                            </w:r>
                            <w:proofErr w:type="spellStart"/>
                            <w:r w:rsidRPr="00665124">
                              <w:t>10Hz</w:t>
                            </w:r>
                            <w:proofErr w:type="spellEnd"/>
                            <w:r w:rsidRPr="00665124">
                              <w:t xml:space="preserve"> and </w:t>
                            </w:r>
                            <w:proofErr w:type="spellStart"/>
                            <w:r w:rsidRPr="00665124">
                              <w:t>12Hz</w:t>
                            </w:r>
                            <w:proofErr w:type="spellEnd"/>
                            <w:r w:rsidRPr="00665124">
                              <w:t xml:space="preserve"> in a randomised order.</w:t>
                            </w:r>
                            <w:r w:rsidRPr="00665124">
                              <w:rPr>
                                <w:b/>
                              </w:rPr>
                              <w:t xml:space="preserve"> </w:t>
                            </w:r>
                            <w:r w:rsidRPr="00665124">
                              <w:t>Following entrainment, participants rated 30 pulses, and completed the POMS, KSS and STAI-state questionnaires.</w:t>
                            </w:r>
                            <w:r w:rsidRPr="00665124">
                              <w:rPr>
                                <w:rFonts w:cs="Arial"/>
                                <w:color w:val="333333"/>
                              </w:rPr>
                              <w:t xml:space="preserve"> The control visit was identical to the entrainment visit, but the stimulus was 10 minutes of white noise, three times, instead of alpha entrainment. </w:t>
                            </w:r>
                            <w:proofErr w:type="spellStart"/>
                            <w:proofErr w:type="gramStart"/>
                            <w:r>
                              <w:rPr>
                                <w:b/>
                              </w:rPr>
                              <w:t>1c</w:t>
                            </w:r>
                            <w:proofErr w:type="spellEnd"/>
                            <w:r>
                              <w:rPr>
                                <w:b/>
                              </w:rPr>
                              <w:t>)</w:t>
                            </w:r>
                            <w:r w:rsidRPr="00FA4227">
                              <w:rPr>
                                <w:b/>
                              </w:rPr>
                              <w:t xml:space="preserve"> Procedure in the Visual Entrainment Group.</w:t>
                            </w:r>
                            <w:proofErr w:type="gramEnd"/>
                            <w:r>
                              <w:rPr>
                                <w:b/>
                                <w:i/>
                              </w:rPr>
                              <w:t xml:space="preserve"> </w:t>
                            </w:r>
                            <w:r w:rsidRPr="00665124">
                              <w:t xml:space="preserve">A single visit was required for participants in the visual entrainment group. Participants completed baseline questionnaires (Sleep Questionnaire, PCS, PHQ-9, PASS, POMS, STAI, KSS) and 30 pulses of their ‘level-7’ pain. Participants were subjected to four visual (flashing LED goggle) entrainment sessions at </w:t>
                            </w:r>
                            <w:proofErr w:type="spellStart"/>
                            <w:r w:rsidRPr="00665124">
                              <w:t>8Hz</w:t>
                            </w:r>
                            <w:proofErr w:type="spellEnd"/>
                            <w:r w:rsidRPr="00665124">
                              <w:t xml:space="preserve">, </w:t>
                            </w:r>
                            <w:proofErr w:type="spellStart"/>
                            <w:r w:rsidRPr="00665124">
                              <w:t>10Hz</w:t>
                            </w:r>
                            <w:proofErr w:type="spellEnd"/>
                            <w:r w:rsidRPr="00665124">
                              <w:t xml:space="preserve">, </w:t>
                            </w:r>
                            <w:proofErr w:type="spellStart"/>
                            <w:r w:rsidRPr="00665124">
                              <w:t>12Hz</w:t>
                            </w:r>
                            <w:proofErr w:type="spellEnd"/>
                            <w:r w:rsidRPr="00665124">
                              <w:t xml:space="preserve"> and </w:t>
                            </w:r>
                            <w:proofErr w:type="spellStart"/>
                            <w:r w:rsidRPr="00665124">
                              <w:t>1Hz</w:t>
                            </w:r>
                            <w:proofErr w:type="spellEnd"/>
                            <w:r w:rsidRPr="00665124">
                              <w:t xml:space="preserve"> (control), each 10 minutes long, in a randomised order. Following entrainment, volunteers were subjected to 30 ‘level-7’ pulses and were asked to rate these on a 0-10 numerical rating scale. Following each pain rating session, volunteers completed the KSS, STAI-state and POMS. </w:t>
                            </w:r>
                            <w:r w:rsidRPr="00246DE6">
                              <w:rPr>
                                <w:rFonts w:cs="Arial"/>
                                <w:b/>
                                <w:color w:val="333333"/>
                              </w:rPr>
                              <w:t>Qs</w:t>
                            </w:r>
                            <w:r>
                              <w:rPr>
                                <w:rFonts w:cs="Arial"/>
                                <w:color w:val="333333"/>
                              </w:rPr>
                              <w:t xml:space="preserve"> = Questionnaires </w:t>
                            </w:r>
                            <w:r w:rsidRPr="00340DAB">
                              <w:rPr>
                                <w:rFonts w:cs="Arial"/>
                                <w:b/>
                                <w:color w:val="333333"/>
                              </w:rPr>
                              <w:t>WN</w:t>
                            </w:r>
                            <w:r>
                              <w:rPr>
                                <w:rFonts w:cs="Arial"/>
                                <w:b/>
                                <w:color w:val="333333"/>
                              </w:rPr>
                              <w:t xml:space="preserve"> </w:t>
                            </w:r>
                            <w:r>
                              <w:rPr>
                                <w:rFonts w:cs="Arial"/>
                                <w:color w:val="333333"/>
                              </w:rPr>
                              <w:t>= White Noise</w:t>
                            </w:r>
                          </w:p>
                          <w:p w14:paraId="717D0730" w14:textId="77777777" w:rsidR="00122A6D" w:rsidRPr="00665124" w:rsidRDefault="00122A6D" w:rsidP="00122A6D">
                            <w:pPr>
                              <w:rPr>
                                <w:rFonts w:cs="Arial"/>
                                <w:color w:val="333333"/>
                              </w:rPr>
                            </w:pPr>
                          </w:p>
                          <w:p w14:paraId="6489BDD6" w14:textId="77777777" w:rsidR="00122A6D" w:rsidRPr="00E816F4" w:rsidRDefault="00122A6D" w:rsidP="00122A6D">
                            <w:pPr>
                              <w:outlineLvl w:val="0"/>
                              <w:rPr>
                                <w:b/>
                              </w:rPr>
                            </w:pPr>
                          </w:p>
                          <w:p w14:paraId="1344AF42" w14:textId="77777777" w:rsidR="00122A6D" w:rsidRDefault="00122A6D" w:rsidP="00122A6D"/>
                        </w:txbxContent>
                      </wps:txbx>
                      <wps:bodyPr rot="0" vert="horz" wrap="square" lIns="91440" tIns="45720" rIns="91440" bIns="45720" anchor="t" anchorCtr="0" upright="1">
                        <a:noAutofit/>
                      </wps:bodyPr>
                    </wps:wsp>
                  </a:graphicData>
                </a:graphic>
              </wp:inline>
            </w:drawing>
          </mc:Choice>
          <mc:Fallback>
            <w:pict>
              <v:shapetype id="_x0000_t202" coordsize="21600,21600" o:spt="202" path="m0,0l0,21600,21600,21600,21600,0xe">
                <v:stroke joinstyle="miter"/>
                <v:path gradientshapeok="t" o:connecttype="rect"/>
              </v:shapetype>
              <v:shape id="Text Box 13" o:spid="_x0000_s1026" type="#_x0000_t202" style="width:415pt;height:4in;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" filled="f">
                <v:textbox>
                  <w:txbxContent>
                    <w:p w14:paraId="7FC2DBF3" w14:textId="77777777" w:rsidR="00122A6D" w:rsidRPr="00340DAB" w:rsidRDefault="00122A6D" w:rsidP="00122A6D">
                      <w:pPr>
                        <w:jc w:val="both"/>
                        <w:rPr>
                          <w:rFonts w:cs="Arial"/>
                          <w:color w:val="333333"/>
                        </w:rPr>
                      </w:pPr>
                      <w:proofErr w:type="gramStart"/>
                      <w:r>
                        <w:rPr>
                          <w:b/>
                        </w:rPr>
                        <w:t xml:space="preserve">Figure </w:t>
                      </w:r>
                      <w:proofErr w:type="spellStart"/>
                      <w:r>
                        <w:rPr>
                          <w:b/>
                        </w:rPr>
                        <w:t>1a</w:t>
                      </w:r>
                      <w:proofErr w:type="spellEnd"/>
                      <w:r>
                        <w:rPr>
                          <w:b/>
                        </w:rPr>
                        <w:t xml:space="preserve">) (Entrainment Visit) and </w:t>
                      </w:r>
                      <w:proofErr w:type="spellStart"/>
                      <w:r>
                        <w:rPr>
                          <w:b/>
                        </w:rPr>
                        <w:t>1b</w:t>
                      </w:r>
                      <w:proofErr w:type="spellEnd"/>
                      <w:r>
                        <w:rPr>
                          <w:b/>
                        </w:rPr>
                        <w:t>) (Control Visit).</w:t>
                      </w:r>
                      <w:proofErr w:type="gramEnd"/>
                      <w:r w:rsidRPr="00FA4227">
                        <w:rPr>
                          <w:b/>
                        </w:rPr>
                        <w:t xml:space="preserve"> </w:t>
                      </w:r>
                      <w:proofErr w:type="gramStart"/>
                      <w:r w:rsidRPr="00FA4227">
                        <w:rPr>
                          <w:b/>
                        </w:rPr>
                        <w:t>Procedure in the Auditory Entrainment Group</w:t>
                      </w:r>
                      <w:r>
                        <w:rPr>
                          <w:b/>
                          <w:i/>
                        </w:rPr>
                        <w:t>.</w:t>
                      </w:r>
                      <w:proofErr w:type="gramEnd"/>
                      <w:r>
                        <w:rPr>
                          <w:b/>
                          <w:i/>
                        </w:rPr>
                        <w:t xml:space="preserve"> </w:t>
                      </w:r>
                      <w:r w:rsidRPr="00665124">
                        <w:t xml:space="preserve">Participants in the auditory group attended two visits (control and entrainment), in a randomised order. Both visits were initiated with baseline questionnaires (Sleep Questionnaire, PCS, PHQ-9, PASS, POMS, STAI, KSS) and the rating of 30 laser pulses at ‘level-7’ pain.  In the entrainment visit, participants were subjected to 10 minutes of auditory entrainment at </w:t>
                      </w:r>
                      <w:proofErr w:type="spellStart"/>
                      <w:r w:rsidRPr="00665124">
                        <w:t>8Hz</w:t>
                      </w:r>
                      <w:proofErr w:type="spellEnd"/>
                      <w:r w:rsidRPr="00665124">
                        <w:t xml:space="preserve">, </w:t>
                      </w:r>
                      <w:proofErr w:type="spellStart"/>
                      <w:r w:rsidRPr="00665124">
                        <w:t>10Hz</w:t>
                      </w:r>
                      <w:proofErr w:type="spellEnd"/>
                      <w:r w:rsidRPr="00665124">
                        <w:t xml:space="preserve"> and </w:t>
                      </w:r>
                      <w:proofErr w:type="spellStart"/>
                      <w:r w:rsidRPr="00665124">
                        <w:t>12Hz</w:t>
                      </w:r>
                      <w:proofErr w:type="spellEnd"/>
                      <w:r w:rsidRPr="00665124">
                        <w:t xml:space="preserve"> in a randomised order.</w:t>
                      </w:r>
                      <w:r w:rsidRPr="00665124">
                        <w:rPr>
                          <w:b/>
                        </w:rPr>
                        <w:t xml:space="preserve"> </w:t>
                      </w:r>
                      <w:r w:rsidRPr="00665124">
                        <w:t>Following entrainment, participants rated 30 pulses, and completed the POMS, KSS and STAI-state questionnaires.</w:t>
                      </w:r>
                      <w:r w:rsidRPr="00665124">
                        <w:rPr>
                          <w:rFonts w:cs="Arial"/>
                          <w:color w:val="333333"/>
                        </w:rPr>
                        <w:t xml:space="preserve"> The control visit was identical to the entrainment visit, but the stimulus was 10 minutes of white noise, three times, instead of alpha entrainment. </w:t>
                      </w:r>
                      <w:proofErr w:type="spellStart"/>
                      <w:proofErr w:type="gramStart"/>
                      <w:r>
                        <w:rPr>
                          <w:b/>
                        </w:rPr>
                        <w:t>1c</w:t>
                      </w:r>
                      <w:proofErr w:type="spellEnd"/>
                      <w:r>
                        <w:rPr>
                          <w:b/>
                        </w:rPr>
                        <w:t>)</w:t>
                      </w:r>
                      <w:r w:rsidRPr="00FA4227">
                        <w:rPr>
                          <w:b/>
                        </w:rPr>
                        <w:t xml:space="preserve"> Procedure in the Visual Entrainment Group.</w:t>
                      </w:r>
                      <w:proofErr w:type="gramEnd"/>
                      <w:r>
                        <w:rPr>
                          <w:b/>
                          <w:i/>
                        </w:rPr>
                        <w:t xml:space="preserve"> </w:t>
                      </w:r>
                      <w:r w:rsidRPr="00665124">
                        <w:t xml:space="preserve">A single visit was required for participants in the visual entrainment group. Participants completed baseline questionnaires (Sleep Questionnaire, PCS, PHQ-9, PASS, POMS, STAI, KSS) and 30 pulses of their ‘level-7’ pain. Participants were subjected to four visual (flashing LED goggle) entrainment sessions at </w:t>
                      </w:r>
                      <w:proofErr w:type="spellStart"/>
                      <w:r w:rsidRPr="00665124">
                        <w:t>8Hz</w:t>
                      </w:r>
                      <w:proofErr w:type="spellEnd"/>
                      <w:r w:rsidRPr="00665124">
                        <w:t xml:space="preserve">, </w:t>
                      </w:r>
                      <w:proofErr w:type="spellStart"/>
                      <w:r w:rsidRPr="00665124">
                        <w:t>10Hz</w:t>
                      </w:r>
                      <w:proofErr w:type="spellEnd"/>
                      <w:r w:rsidRPr="00665124">
                        <w:t xml:space="preserve">, </w:t>
                      </w:r>
                      <w:proofErr w:type="spellStart"/>
                      <w:r w:rsidRPr="00665124">
                        <w:t>12Hz</w:t>
                      </w:r>
                      <w:proofErr w:type="spellEnd"/>
                      <w:r w:rsidRPr="00665124">
                        <w:t xml:space="preserve"> and </w:t>
                      </w:r>
                      <w:proofErr w:type="spellStart"/>
                      <w:r w:rsidRPr="00665124">
                        <w:t>1Hz</w:t>
                      </w:r>
                      <w:proofErr w:type="spellEnd"/>
                      <w:r w:rsidRPr="00665124">
                        <w:t xml:space="preserve"> (control), each 10 minutes long, in a randomised order. Following entrainment, volunteers were subjected to 30 ‘level-7’ pulses and were asked to rate these on a 0-10 numerical rating scale. Following each pain rating session, volunteers completed the KSS, STAI-state and POMS. </w:t>
                      </w:r>
                      <w:r w:rsidRPr="00246DE6">
                        <w:rPr>
                          <w:rFonts w:cs="Arial"/>
                          <w:b/>
                          <w:color w:val="333333"/>
                        </w:rPr>
                        <w:t>Qs</w:t>
                      </w:r>
                      <w:r>
                        <w:rPr>
                          <w:rFonts w:cs="Arial"/>
                          <w:color w:val="333333"/>
                        </w:rPr>
                        <w:t xml:space="preserve"> = Questionnaires </w:t>
                      </w:r>
                      <w:r w:rsidRPr="00340DAB">
                        <w:rPr>
                          <w:rFonts w:cs="Arial"/>
                          <w:b/>
                          <w:color w:val="333333"/>
                        </w:rPr>
                        <w:t>WN</w:t>
                      </w:r>
                      <w:r>
                        <w:rPr>
                          <w:rFonts w:cs="Arial"/>
                          <w:b/>
                          <w:color w:val="333333"/>
                        </w:rPr>
                        <w:t xml:space="preserve"> </w:t>
                      </w:r>
                      <w:r>
                        <w:rPr>
                          <w:rFonts w:cs="Arial"/>
                          <w:color w:val="333333"/>
                        </w:rPr>
                        <w:t>= White Noise</w:t>
                      </w:r>
                    </w:p>
                    <w:p w14:paraId="717D0730" w14:textId="77777777" w:rsidR="00122A6D" w:rsidRPr="00665124" w:rsidRDefault="00122A6D" w:rsidP="00122A6D">
                      <w:pPr>
                        <w:rPr>
                          <w:rFonts w:cs="Arial"/>
                          <w:color w:val="333333"/>
                        </w:rPr>
                      </w:pPr>
                    </w:p>
                    <w:p w14:paraId="6489BDD6" w14:textId="77777777" w:rsidR="00122A6D" w:rsidRPr="00E816F4" w:rsidRDefault="00122A6D" w:rsidP="00122A6D">
                      <w:pPr>
                        <w:outlineLvl w:val="0"/>
                        <w:rPr>
                          <w:b/>
                        </w:rPr>
                      </w:pPr>
                    </w:p>
                    <w:p w14:paraId="1344AF42" w14:textId="77777777" w:rsidR="00122A6D" w:rsidRDefault="00122A6D" w:rsidP="00122A6D"/>
                  </w:txbxContent>
                </v:textbox>
                <w10:anchorlock/>
              </v:shape>
            </w:pict>
          </mc:Fallback>
        </mc:AlternateContent>
      </w:r>
    </w:p>
    <w:p w14:paraId="4D1A024A" w14:textId="69B482FE" w:rsidR="00CC0F93" w:rsidRPr="000E42A5" w:rsidRDefault="00CC0F93" w:rsidP="00D902BB">
      <w:pPr>
        <w:pStyle w:val="Heading7"/>
      </w:pPr>
      <w:r w:rsidRPr="000E42A5">
        <w:lastRenderedPageBreak/>
        <w:t>Data Analysis</w:t>
      </w:r>
      <w:bookmarkEnd w:id="13"/>
    </w:p>
    <w:p w14:paraId="79D6B43D" w14:textId="04019BE4" w:rsidR="00CC0F93" w:rsidRPr="000E42A5" w:rsidRDefault="00CC0F93" w:rsidP="00CC0F93">
      <w:pPr>
        <w:jc w:val="both"/>
      </w:pPr>
      <w:r w:rsidRPr="000E42A5">
        <w:t xml:space="preserve">Statistical analysis was performed using SPSS version 20. A </w:t>
      </w:r>
      <w:r w:rsidRPr="000E42A5">
        <w:rPr>
          <w:i/>
        </w:rPr>
        <w:t>p</w:t>
      </w:r>
      <w:r w:rsidRPr="000E42A5">
        <w:t xml:space="preserve"> value of less than 0.05 was considered significant. The average pain rating for each subject and trial was calculated. We applied a mixed linear model to pain ratings of the </w:t>
      </w:r>
      <w:proofErr w:type="spellStart"/>
      <w:r w:rsidRPr="000E42A5">
        <w:t>8Hz</w:t>
      </w:r>
      <w:proofErr w:type="spellEnd"/>
      <w:r w:rsidRPr="000E42A5">
        <w:t xml:space="preserve">, </w:t>
      </w:r>
      <w:proofErr w:type="spellStart"/>
      <w:r w:rsidRPr="000E42A5">
        <w:t>10Hz</w:t>
      </w:r>
      <w:proofErr w:type="spellEnd"/>
      <w:r w:rsidRPr="000E42A5">
        <w:t xml:space="preserve">, </w:t>
      </w:r>
      <w:proofErr w:type="spellStart"/>
      <w:proofErr w:type="gramStart"/>
      <w:r w:rsidRPr="000E42A5">
        <w:t>12Hz</w:t>
      </w:r>
      <w:proofErr w:type="spellEnd"/>
      <w:proofErr w:type="gramEnd"/>
      <w:r w:rsidRPr="000E42A5">
        <w:t xml:space="preserve"> and control condition of both groups to assess the size of the change in pain ratings compared to control. This model took into account the baseline pain ratings as a covariate and the frequency entrained</w:t>
      </w:r>
      <w:r w:rsidR="008567F6" w:rsidRPr="000E42A5">
        <w:t xml:space="preserve"> (‘treatment’)</w:t>
      </w:r>
      <w:r w:rsidRPr="000E42A5">
        <w:t>, the order of the entrainment session</w:t>
      </w:r>
      <w:r w:rsidR="008567F6" w:rsidRPr="000E42A5">
        <w:t xml:space="preserve"> (‘treatment order’)</w:t>
      </w:r>
      <w:r w:rsidRPr="000E42A5">
        <w:t xml:space="preserve">, and for the auditory group, the order of the control/ entrainment visit </w:t>
      </w:r>
      <w:r w:rsidR="008567F6" w:rsidRPr="000E42A5">
        <w:t>(‘session’) as</w:t>
      </w:r>
      <w:r w:rsidRPr="000E42A5">
        <w:t xml:space="preserve"> factor</w:t>
      </w:r>
      <w:r w:rsidR="008567F6" w:rsidRPr="000E42A5">
        <w:t>s</w:t>
      </w:r>
      <w:r w:rsidRPr="000E42A5">
        <w:t xml:space="preserve">. Using each condition as a reference category, the model was refitted with a Bonferroni correction to assess the significant differences. The same model was applied separately to the POMS, STAI and KSS scores, taking into account the same respective covariates and factors. The baseline scores of the PHQ-9, PCS, Participant Sleep Questionnaire and PASS were correlated to the changes in pain ratings from baseline in the </w:t>
      </w:r>
      <w:proofErr w:type="spellStart"/>
      <w:r w:rsidRPr="000E42A5">
        <w:t>8Hz</w:t>
      </w:r>
      <w:proofErr w:type="spellEnd"/>
      <w:r w:rsidRPr="000E42A5">
        <w:t xml:space="preserve">, </w:t>
      </w:r>
      <w:proofErr w:type="spellStart"/>
      <w:r w:rsidRPr="000E42A5">
        <w:t>10Hz</w:t>
      </w:r>
      <w:proofErr w:type="spellEnd"/>
      <w:r w:rsidRPr="000E42A5">
        <w:t xml:space="preserve">, </w:t>
      </w:r>
      <w:proofErr w:type="spellStart"/>
      <w:r w:rsidRPr="000E42A5">
        <w:t>12Hz</w:t>
      </w:r>
      <w:proofErr w:type="spellEnd"/>
      <w:r w:rsidRPr="000E42A5">
        <w:t xml:space="preserve"> and control condition. </w:t>
      </w:r>
    </w:p>
    <w:p w14:paraId="1E0F0E60" w14:textId="77777777" w:rsidR="00AA4959" w:rsidRPr="000E42A5" w:rsidRDefault="00AA4959" w:rsidP="00CC0F93">
      <w:pPr>
        <w:autoSpaceDE w:val="0"/>
        <w:autoSpaceDN w:val="0"/>
        <w:adjustRightInd w:val="0"/>
        <w:jc w:val="both"/>
      </w:pPr>
    </w:p>
    <w:p w14:paraId="30D32D8A" w14:textId="77777777" w:rsidR="00CC0F93" w:rsidRPr="000E42A5" w:rsidRDefault="00CC0F93" w:rsidP="00350DA1">
      <w:pPr>
        <w:pStyle w:val="Heading5"/>
      </w:pPr>
      <w:bookmarkStart w:id="14" w:name="_Toc398278129"/>
      <w:r w:rsidRPr="000E42A5">
        <w:t>Results</w:t>
      </w:r>
      <w:bookmarkEnd w:id="14"/>
    </w:p>
    <w:p w14:paraId="3086DF66" w14:textId="4A65F213" w:rsidR="00CC0F93" w:rsidRPr="000E42A5" w:rsidRDefault="00CC0F93" w:rsidP="00CC0F93">
      <w:pPr>
        <w:jc w:val="both"/>
      </w:pPr>
      <w:r w:rsidRPr="000E42A5">
        <w:t xml:space="preserve">The largest reduction in pain ratings from the control condition could be observed after the </w:t>
      </w:r>
      <w:proofErr w:type="spellStart"/>
      <w:r w:rsidRPr="000E42A5">
        <w:t>10Hz</w:t>
      </w:r>
      <w:proofErr w:type="spellEnd"/>
      <w:r w:rsidRPr="000E42A5">
        <w:t xml:space="preserve"> entrainment session in both the auditory and visual groups, followed by the </w:t>
      </w:r>
      <w:proofErr w:type="spellStart"/>
      <w:r w:rsidRPr="000E42A5">
        <w:t>8Hz</w:t>
      </w:r>
      <w:proofErr w:type="spellEnd"/>
      <w:r w:rsidRPr="000E42A5">
        <w:t xml:space="preserve"> then the </w:t>
      </w:r>
      <w:proofErr w:type="spellStart"/>
      <w:r w:rsidRPr="000E42A5">
        <w:t>12Hz</w:t>
      </w:r>
      <w:proofErr w:type="spellEnd"/>
      <w:r w:rsidRPr="000E42A5">
        <w:t xml:space="preserve"> condition. There were no significant changes or correlations observed in the questionnaire scores. </w:t>
      </w:r>
    </w:p>
    <w:p w14:paraId="413524D8" w14:textId="77777777" w:rsidR="00CC0F93" w:rsidRPr="000E42A5" w:rsidRDefault="00CC0F93" w:rsidP="00CC0F93">
      <w:pPr>
        <w:jc w:val="both"/>
      </w:pPr>
    </w:p>
    <w:p w14:paraId="2ED355AD" w14:textId="77777777" w:rsidR="00CC0F93" w:rsidRPr="000E42A5" w:rsidRDefault="00CC0F93" w:rsidP="00CC0F93">
      <w:pPr>
        <w:pStyle w:val="Heading7"/>
      </w:pPr>
      <w:bookmarkStart w:id="15" w:name="_Toc398278130"/>
      <w:r w:rsidRPr="000E42A5">
        <w:t>Pain Ratings – Auditory Entrainment Group</w:t>
      </w:r>
      <w:bookmarkEnd w:id="15"/>
      <w:r w:rsidRPr="000E42A5">
        <w:t xml:space="preserve"> </w:t>
      </w:r>
    </w:p>
    <w:p w14:paraId="7C8A9434" w14:textId="4050A4D9" w:rsidR="00CC0F93" w:rsidRPr="000E42A5" w:rsidRDefault="00CC0F93" w:rsidP="00CC0F93">
      <w:pPr>
        <w:jc w:val="both"/>
      </w:pPr>
      <w:r w:rsidRPr="000E42A5">
        <w:t>Taking into a</w:t>
      </w:r>
      <w:r w:rsidR="008567F6" w:rsidRPr="000E42A5">
        <w:t>ccount baseline pain ratings as a covariate and the stimulation frequency, order of entrainment, and visit order as factors,</w:t>
      </w:r>
      <w:r w:rsidRPr="000E42A5">
        <w:t xml:space="preserve"> the mixed linear model calculated that pain ratings succeeding the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entrainment conditions were all significantly different from all three control conditions (</w:t>
      </w:r>
      <w:proofErr w:type="gramStart"/>
      <w:r w:rsidRPr="000E42A5">
        <w:rPr>
          <w:i/>
        </w:rPr>
        <w:t>t</w:t>
      </w:r>
      <w:r w:rsidRPr="000E42A5">
        <w:t>(</w:t>
      </w:r>
      <w:proofErr w:type="gramEnd"/>
      <w:r w:rsidRPr="000E42A5">
        <w:t xml:space="preserve">31) = 4.90, </w:t>
      </w:r>
      <w:r w:rsidRPr="000E42A5">
        <w:rPr>
          <w:i/>
        </w:rPr>
        <w:t>p</w:t>
      </w:r>
      <w:r w:rsidRPr="000E42A5">
        <w:t xml:space="preserve">&lt;0.001; </w:t>
      </w:r>
      <w:r w:rsidRPr="000E42A5">
        <w:rPr>
          <w:i/>
        </w:rPr>
        <w:t>t</w:t>
      </w:r>
      <w:r w:rsidRPr="000E42A5">
        <w:t xml:space="preserve">(31) = 5.61, </w:t>
      </w:r>
      <w:r w:rsidRPr="000E42A5">
        <w:rPr>
          <w:i/>
        </w:rPr>
        <w:t>p</w:t>
      </w:r>
      <w:r w:rsidRPr="000E42A5">
        <w:t xml:space="preserve">&lt;0.001; </w:t>
      </w:r>
      <w:r w:rsidRPr="000E42A5">
        <w:rPr>
          <w:i/>
        </w:rPr>
        <w:t>t</w:t>
      </w:r>
      <w:r w:rsidRPr="000E42A5">
        <w:t xml:space="preserve">(31) = 4.85, </w:t>
      </w:r>
      <w:r w:rsidRPr="000E42A5">
        <w:rPr>
          <w:i/>
        </w:rPr>
        <w:t>p</w:t>
      </w:r>
      <w:r w:rsidRPr="000E42A5">
        <w:t>&lt;0.001, respectively). Adjusted mean pain ratings following entrainment were respectively 0.51(SE 0.10), 0.58 (SE 0.10) and 0.5 (SE 0.10) points lower than the control on the</w:t>
      </w:r>
      <w:r w:rsidR="00350DA1" w:rsidRPr="000E42A5">
        <w:t xml:space="preserve"> numeric ratings scale (Figure </w:t>
      </w:r>
      <w:r w:rsidR="0046413C" w:rsidRPr="000E42A5">
        <w:t>2</w:t>
      </w:r>
      <w:r w:rsidRPr="000E42A5">
        <w:t>). No significant difference was detected between the three auditory entrainment conditions when refitting the model with a Bonferroni correction.</w:t>
      </w:r>
    </w:p>
    <w:p w14:paraId="7CDDF6E0" w14:textId="77777777" w:rsidR="00D34D7D" w:rsidRDefault="00D34D7D" w:rsidP="00CC0F93">
      <w:pPr>
        <w:jc w:val="both"/>
      </w:pPr>
    </w:p>
    <w:p w14:paraId="6608DACE" w14:textId="26838034" w:rsidR="00122A6D" w:rsidRDefault="00122A6D" w:rsidP="00122A6D">
      <w:pPr>
        <w:jc w:val="both"/>
      </w:pPr>
      <w:r>
        <w:t xml:space="preserve">Table </w:t>
      </w:r>
      <w:proofErr w:type="spellStart"/>
      <w:r>
        <w:t>1a</w:t>
      </w:r>
      <w:proofErr w:type="spellEnd"/>
    </w:p>
    <w:p w14:paraId="2252DBDF" w14:textId="77777777" w:rsidR="00F275C2" w:rsidRDefault="00F275C2" w:rsidP="00122A6D">
      <w:pPr>
        <w:jc w:val="both"/>
      </w:pPr>
    </w:p>
    <w:tbl>
      <w:tblPr>
        <w:tblStyle w:val="TableGrid"/>
        <w:tblpPr w:leftFromText="180" w:rightFromText="180" w:vertAnchor="text" w:horzAnchor="page" w:tblpX="1819" w:tblpY="7"/>
        <w:tblW w:w="8730" w:type="dxa"/>
        <w:tblLook w:val="04A0" w:firstRow="1" w:lastRow="0" w:firstColumn="1" w:lastColumn="0" w:noHBand="0" w:noVBand="1"/>
      </w:tblPr>
      <w:tblGrid>
        <w:gridCol w:w="2279"/>
        <w:gridCol w:w="1059"/>
        <w:gridCol w:w="1562"/>
        <w:gridCol w:w="1277"/>
        <w:gridCol w:w="1276"/>
        <w:gridCol w:w="1277"/>
      </w:tblGrid>
      <w:tr w:rsidR="00122A6D" w:rsidRPr="008A151B" w14:paraId="45124B70" w14:textId="77777777" w:rsidTr="00122A6D">
        <w:trPr>
          <w:trHeight w:val="261"/>
        </w:trPr>
        <w:tc>
          <w:tcPr>
            <w:tcW w:w="8730" w:type="dxa"/>
            <w:gridSpan w:val="6"/>
            <w:vAlign w:val="center"/>
          </w:tcPr>
          <w:p w14:paraId="7CBEF6E3" w14:textId="77777777" w:rsidR="00122A6D" w:rsidRPr="008A151B" w:rsidRDefault="00122A6D" w:rsidP="00122A6D">
            <w:pPr>
              <w:contextualSpacing/>
              <w:jc w:val="center"/>
              <w:rPr>
                <w:rFonts w:asciiTheme="majorHAnsi" w:hAnsiTheme="majorHAnsi"/>
                <w:b/>
              </w:rPr>
            </w:pPr>
            <w:r w:rsidRPr="008A151B">
              <w:rPr>
                <w:rFonts w:asciiTheme="majorHAnsi" w:hAnsiTheme="majorHAnsi"/>
                <w:b/>
              </w:rPr>
              <w:t>Average Absolute Pain Ratings – Auditory Condition</w:t>
            </w:r>
          </w:p>
        </w:tc>
      </w:tr>
      <w:tr w:rsidR="00122A6D" w:rsidRPr="008A151B" w14:paraId="7F7E646C" w14:textId="77777777" w:rsidTr="00122A6D">
        <w:trPr>
          <w:trHeight w:val="261"/>
        </w:trPr>
        <w:tc>
          <w:tcPr>
            <w:tcW w:w="2279" w:type="dxa"/>
            <w:vAlign w:val="center"/>
          </w:tcPr>
          <w:p w14:paraId="69E4F3F5" w14:textId="77777777" w:rsidR="00122A6D" w:rsidRPr="008A151B" w:rsidRDefault="00122A6D" w:rsidP="00122A6D">
            <w:pPr>
              <w:contextualSpacing/>
              <w:rPr>
                <w:rFonts w:asciiTheme="majorHAnsi" w:hAnsiTheme="majorHAnsi" w:cs="Arial"/>
                <w:b/>
                <w:color w:val="000000"/>
                <w:lang w:val="en-US"/>
              </w:rPr>
            </w:pPr>
            <w:r w:rsidRPr="008A151B">
              <w:rPr>
                <w:rFonts w:asciiTheme="majorHAnsi" w:hAnsiTheme="majorHAnsi" w:cs="Arial"/>
                <w:b/>
                <w:color w:val="000000"/>
                <w:lang w:val="en-US"/>
              </w:rPr>
              <w:t>Condition</w:t>
            </w:r>
          </w:p>
        </w:tc>
        <w:tc>
          <w:tcPr>
            <w:tcW w:w="1059" w:type="dxa"/>
            <w:vAlign w:val="center"/>
          </w:tcPr>
          <w:p w14:paraId="0F6FE9E7" w14:textId="77777777" w:rsidR="00122A6D" w:rsidRPr="008A151B" w:rsidRDefault="00122A6D" w:rsidP="00122A6D">
            <w:pPr>
              <w:contextualSpacing/>
              <w:jc w:val="center"/>
              <w:rPr>
                <w:rFonts w:asciiTheme="majorHAnsi" w:hAnsiTheme="majorHAnsi" w:cs="Arial"/>
                <w:color w:val="000000"/>
                <w:lang w:val="en-US"/>
              </w:rPr>
            </w:pPr>
            <w:r w:rsidRPr="008A151B">
              <w:rPr>
                <w:rFonts w:asciiTheme="majorHAnsi" w:hAnsiTheme="majorHAnsi" w:cs="Arial"/>
                <w:color w:val="000000"/>
                <w:lang w:val="en-US"/>
              </w:rPr>
              <w:t>Baseline</w:t>
            </w:r>
          </w:p>
        </w:tc>
        <w:tc>
          <w:tcPr>
            <w:tcW w:w="1562" w:type="dxa"/>
            <w:vAlign w:val="center"/>
          </w:tcPr>
          <w:p w14:paraId="536D0BF9" w14:textId="77777777" w:rsidR="00122A6D" w:rsidRPr="008A151B" w:rsidRDefault="00122A6D" w:rsidP="00122A6D">
            <w:pPr>
              <w:contextualSpacing/>
              <w:jc w:val="center"/>
              <w:rPr>
                <w:rFonts w:asciiTheme="majorHAnsi" w:hAnsiTheme="majorHAnsi" w:cs="Arial"/>
                <w:color w:val="000000"/>
                <w:lang w:val="en-US"/>
              </w:rPr>
            </w:pPr>
            <w:r w:rsidRPr="008A151B">
              <w:rPr>
                <w:rFonts w:asciiTheme="majorHAnsi" w:hAnsiTheme="majorHAnsi"/>
              </w:rPr>
              <w:t>Control</w:t>
            </w:r>
          </w:p>
        </w:tc>
        <w:tc>
          <w:tcPr>
            <w:tcW w:w="1277" w:type="dxa"/>
            <w:vAlign w:val="center"/>
          </w:tcPr>
          <w:p w14:paraId="19712D1F" w14:textId="77777777" w:rsidR="00122A6D" w:rsidRPr="008A151B" w:rsidRDefault="00122A6D" w:rsidP="00122A6D">
            <w:pPr>
              <w:contextualSpacing/>
              <w:jc w:val="center"/>
              <w:rPr>
                <w:rFonts w:asciiTheme="majorHAnsi" w:hAnsiTheme="majorHAnsi" w:cs="Arial"/>
                <w:color w:val="000000"/>
                <w:lang w:val="en-US"/>
              </w:rPr>
            </w:pPr>
            <w:r w:rsidRPr="008A151B">
              <w:rPr>
                <w:rFonts w:asciiTheme="majorHAnsi" w:hAnsiTheme="majorHAnsi"/>
              </w:rPr>
              <w:t>8 Hz</w:t>
            </w:r>
          </w:p>
        </w:tc>
        <w:tc>
          <w:tcPr>
            <w:tcW w:w="1276" w:type="dxa"/>
            <w:vAlign w:val="center"/>
          </w:tcPr>
          <w:p w14:paraId="25DCB3B0" w14:textId="77777777" w:rsidR="00122A6D" w:rsidRPr="008A151B" w:rsidRDefault="00122A6D" w:rsidP="00122A6D">
            <w:pPr>
              <w:contextualSpacing/>
              <w:jc w:val="center"/>
              <w:rPr>
                <w:rFonts w:asciiTheme="majorHAnsi" w:hAnsiTheme="majorHAnsi" w:cs="Arial"/>
                <w:color w:val="000000"/>
                <w:lang w:val="en-US"/>
              </w:rPr>
            </w:pPr>
            <w:r w:rsidRPr="008A151B">
              <w:rPr>
                <w:rFonts w:asciiTheme="majorHAnsi" w:hAnsiTheme="majorHAnsi"/>
              </w:rPr>
              <w:t>10 Hz</w:t>
            </w:r>
          </w:p>
        </w:tc>
        <w:tc>
          <w:tcPr>
            <w:tcW w:w="1277" w:type="dxa"/>
            <w:vAlign w:val="center"/>
          </w:tcPr>
          <w:p w14:paraId="1EE62DF9" w14:textId="77777777" w:rsidR="00122A6D" w:rsidRPr="008A151B" w:rsidRDefault="00122A6D" w:rsidP="00122A6D">
            <w:pPr>
              <w:contextualSpacing/>
              <w:jc w:val="center"/>
              <w:rPr>
                <w:rFonts w:asciiTheme="majorHAnsi" w:hAnsiTheme="majorHAnsi" w:cs="Arial"/>
                <w:color w:val="000000"/>
                <w:lang w:val="en-US"/>
              </w:rPr>
            </w:pPr>
            <w:r w:rsidRPr="008A151B">
              <w:rPr>
                <w:rFonts w:asciiTheme="majorHAnsi" w:hAnsiTheme="majorHAnsi"/>
              </w:rPr>
              <w:t>12 Hz</w:t>
            </w:r>
          </w:p>
        </w:tc>
      </w:tr>
      <w:tr w:rsidR="00122A6D" w:rsidRPr="008A151B" w14:paraId="6F67A022" w14:textId="77777777" w:rsidTr="00122A6D">
        <w:trPr>
          <w:trHeight w:val="261"/>
        </w:trPr>
        <w:tc>
          <w:tcPr>
            <w:tcW w:w="2279" w:type="dxa"/>
            <w:vAlign w:val="center"/>
          </w:tcPr>
          <w:p w14:paraId="2EDF8191" w14:textId="77777777" w:rsidR="00122A6D" w:rsidRPr="008A151B" w:rsidRDefault="00122A6D" w:rsidP="00122A6D">
            <w:pPr>
              <w:contextualSpacing/>
              <w:rPr>
                <w:rFonts w:asciiTheme="majorHAnsi" w:hAnsiTheme="majorHAnsi" w:cs="Arial"/>
                <w:b/>
                <w:color w:val="000000"/>
                <w:lang w:val="en-US"/>
              </w:rPr>
            </w:pPr>
            <w:r w:rsidRPr="008A151B">
              <w:rPr>
                <w:rFonts w:asciiTheme="majorHAnsi" w:hAnsiTheme="majorHAnsi" w:cs="Arial"/>
                <w:b/>
                <w:color w:val="000000"/>
                <w:lang w:val="en-US"/>
              </w:rPr>
              <w:t>Absolute Values</w:t>
            </w:r>
          </w:p>
        </w:tc>
        <w:tc>
          <w:tcPr>
            <w:tcW w:w="1059" w:type="dxa"/>
            <w:vAlign w:val="center"/>
          </w:tcPr>
          <w:p w14:paraId="4F7A54BE" w14:textId="77777777" w:rsidR="00122A6D" w:rsidRPr="008A151B" w:rsidRDefault="00122A6D" w:rsidP="00122A6D">
            <w:pPr>
              <w:contextualSpacing/>
              <w:jc w:val="center"/>
              <w:rPr>
                <w:rFonts w:asciiTheme="majorHAnsi" w:eastAsia="Times New Roman" w:hAnsiTheme="majorHAnsi" w:cs="Times New Roman"/>
                <w:color w:val="000000"/>
              </w:rPr>
            </w:pPr>
            <w:r w:rsidRPr="008A151B">
              <w:rPr>
                <w:rFonts w:asciiTheme="majorHAnsi" w:eastAsia="Times New Roman" w:hAnsiTheme="majorHAnsi" w:cs="Times New Roman"/>
                <w:color w:val="000000"/>
              </w:rPr>
              <w:t>6.74</w:t>
            </w:r>
          </w:p>
        </w:tc>
        <w:tc>
          <w:tcPr>
            <w:tcW w:w="1562" w:type="dxa"/>
            <w:vAlign w:val="center"/>
          </w:tcPr>
          <w:p w14:paraId="2311D84A" w14:textId="77777777" w:rsidR="00122A6D" w:rsidRPr="008A151B" w:rsidRDefault="00122A6D" w:rsidP="00122A6D">
            <w:pPr>
              <w:contextualSpacing/>
              <w:jc w:val="center"/>
              <w:rPr>
                <w:rFonts w:asciiTheme="majorHAnsi" w:eastAsia="Times New Roman" w:hAnsiTheme="majorHAnsi" w:cs="Times New Roman"/>
                <w:color w:val="000000"/>
              </w:rPr>
            </w:pPr>
            <w:r w:rsidRPr="008A151B">
              <w:rPr>
                <w:rFonts w:asciiTheme="majorHAnsi" w:eastAsia="Times New Roman" w:hAnsiTheme="majorHAnsi" w:cs="Times New Roman"/>
                <w:color w:val="000000"/>
              </w:rPr>
              <w:t>6.62</w:t>
            </w:r>
          </w:p>
        </w:tc>
        <w:tc>
          <w:tcPr>
            <w:tcW w:w="1277" w:type="dxa"/>
            <w:vAlign w:val="center"/>
          </w:tcPr>
          <w:p w14:paraId="7EA34B7F" w14:textId="77777777" w:rsidR="00122A6D" w:rsidRPr="008A151B" w:rsidRDefault="00122A6D" w:rsidP="00122A6D">
            <w:pPr>
              <w:contextualSpacing/>
              <w:jc w:val="center"/>
              <w:rPr>
                <w:rFonts w:asciiTheme="majorHAnsi" w:eastAsia="Times New Roman" w:hAnsiTheme="majorHAnsi" w:cs="Times New Roman"/>
                <w:color w:val="000000"/>
              </w:rPr>
            </w:pPr>
            <w:r w:rsidRPr="008A151B">
              <w:rPr>
                <w:rFonts w:asciiTheme="majorHAnsi" w:eastAsia="Times New Roman" w:hAnsiTheme="majorHAnsi" w:cs="Times New Roman"/>
                <w:color w:val="000000"/>
              </w:rPr>
              <w:t>6.08</w:t>
            </w:r>
          </w:p>
        </w:tc>
        <w:tc>
          <w:tcPr>
            <w:tcW w:w="1276" w:type="dxa"/>
            <w:vAlign w:val="center"/>
          </w:tcPr>
          <w:p w14:paraId="59944551" w14:textId="77777777" w:rsidR="00122A6D" w:rsidRPr="008A151B" w:rsidRDefault="00122A6D" w:rsidP="00122A6D">
            <w:pPr>
              <w:contextualSpacing/>
              <w:jc w:val="center"/>
              <w:rPr>
                <w:rFonts w:asciiTheme="majorHAnsi" w:eastAsia="Times New Roman" w:hAnsiTheme="majorHAnsi" w:cs="Times New Roman"/>
                <w:color w:val="000000"/>
              </w:rPr>
            </w:pPr>
            <w:r w:rsidRPr="008A151B">
              <w:rPr>
                <w:rFonts w:asciiTheme="majorHAnsi" w:eastAsia="Times New Roman" w:hAnsiTheme="majorHAnsi" w:cs="Times New Roman"/>
                <w:color w:val="000000"/>
              </w:rPr>
              <w:t>6.05</w:t>
            </w:r>
          </w:p>
        </w:tc>
        <w:tc>
          <w:tcPr>
            <w:tcW w:w="1277" w:type="dxa"/>
            <w:vAlign w:val="center"/>
          </w:tcPr>
          <w:p w14:paraId="283409C5" w14:textId="77777777" w:rsidR="00122A6D" w:rsidRPr="008A151B" w:rsidRDefault="00122A6D" w:rsidP="00122A6D">
            <w:pPr>
              <w:contextualSpacing/>
              <w:jc w:val="center"/>
              <w:rPr>
                <w:rFonts w:asciiTheme="majorHAnsi" w:eastAsia="Times New Roman" w:hAnsiTheme="majorHAnsi" w:cs="Times New Roman"/>
                <w:color w:val="000000"/>
              </w:rPr>
            </w:pPr>
            <w:r w:rsidRPr="008A151B">
              <w:rPr>
                <w:rFonts w:asciiTheme="majorHAnsi" w:eastAsia="Times New Roman" w:hAnsiTheme="majorHAnsi" w:cs="Times New Roman"/>
                <w:color w:val="000000"/>
              </w:rPr>
              <w:t>6.08</w:t>
            </w:r>
          </w:p>
        </w:tc>
      </w:tr>
    </w:tbl>
    <w:p w14:paraId="757722D2" w14:textId="77777777" w:rsidR="00122A6D" w:rsidRDefault="00122A6D" w:rsidP="00122A6D">
      <w:pPr>
        <w:jc w:val="both"/>
      </w:pPr>
    </w:p>
    <w:p w14:paraId="63D0DFE1" w14:textId="77777777" w:rsidR="00122A6D" w:rsidRDefault="00122A6D" w:rsidP="00122A6D">
      <w:pPr>
        <w:jc w:val="both"/>
      </w:pPr>
    </w:p>
    <w:p w14:paraId="5F29A2AA" w14:textId="77777777" w:rsidR="00122A6D" w:rsidRDefault="00122A6D" w:rsidP="00122A6D">
      <w:pPr>
        <w:jc w:val="both"/>
      </w:pPr>
    </w:p>
    <w:p w14:paraId="5B522B1F" w14:textId="77777777" w:rsidR="00122A6D" w:rsidRDefault="00122A6D" w:rsidP="00122A6D">
      <w:pPr>
        <w:jc w:val="both"/>
      </w:pPr>
    </w:p>
    <w:p w14:paraId="7A4D3C85" w14:textId="77777777" w:rsidR="00122A6D" w:rsidRDefault="00122A6D" w:rsidP="00122A6D">
      <w:pPr>
        <w:jc w:val="both"/>
      </w:pPr>
    </w:p>
    <w:p w14:paraId="2F8D515C" w14:textId="77777777" w:rsidR="00122A6D" w:rsidRDefault="00122A6D" w:rsidP="00122A6D">
      <w:pPr>
        <w:jc w:val="both"/>
      </w:pPr>
    </w:p>
    <w:p w14:paraId="2161B606" w14:textId="5B77161B" w:rsidR="00122A6D" w:rsidRDefault="00122A6D" w:rsidP="00122A6D">
      <w:pPr>
        <w:jc w:val="both"/>
      </w:pPr>
      <w:r>
        <w:lastRenderedPageBreak/>
        <w:t xml:space="preserve">Table </w:t>
      </w:r>
      <w:proofErr w:type="spellStart"/>
      <w:r>
        <w:t>1b</w:t>
      </w:r>
      <w:proofErr w:type="spellEnd"/>
      <w:r>
        <w:t xml:space="preserve">. </w:t>
      </w:r>
    </w:p>
    <w:p w14:paraId="43573AB0" w14:textId="77777777" w:rsidR="00F275C2" w:rsidRPr="00F44680" w:rsidRDefault="00F275C2" w:rsidP="00122A6D">
      <w:pPr>
        <w:jc w:val="both"/>
      </w:pPr>
    </w:p>
    <w:tbl>
      <w:tblPr>
        <w:tblStyle w:val="TableGrid"/>
        <w:tblW w:w="8765" w:type="dxa"/>
        <w:tblLook w:val="04A0" w:firstRow="1" w:lastRow="0" w:firstColumn="1" w:lastColumn="0" w:noHBand="0" w:noVBand="1"/>
      </w:tblPr>
      <w:tblGrid>
        <w:gridCol w:w="1456"/>
        <w:gridCol w:w="1867"/>
        <w:gridCol w:w="1753"/>
        <w:gridCol w:w="900"/>
        <w:gridCol w:w="1293"/>
        <w:gridCol w:w="1496"/>
      </w:tblGrid>
      <w:tr w:rsidR="00122A6D" w14:paraId="168C3D96" w14:textId="77777777" w:rsidTr="00122A6D">
        <w:trPr>
          <w:trHeight w:val="292"/>
        </w:trPr>
        <w:tc>
          <w:tcPr>
            <w:tcW w:w="8765" w:type="dxa"/>
            <w:gridSpan w:val="6"/>
            <w:vAlign w:val="center"/>
          </w:tcPr>
          <w:p w14:paraId="3C90B568" w14:textId="77777777" w:rsidR="00122A6D" w:rsidRPr="008A151B" w:rsidRDefault="00122A6D" w:rsidP="00122A6D">
            <w:pPr>
              <w:jc w:val="center"/>
              <w:rPr>
                <w:b/>
              </w:rPr>
            </w:pPr>
            <w:r w:rsidRPr="008A151B">
              <w:rPr>
                <w:b/>
              </w:rPr>
              <w:t xml:space="preserve">Adjusted Pain Ratings – Auditory Condition vs. Control </w:t>
            </w:r>
          </w:p>
        </w:tc>
      </w:tr>
      <w:tr w:rsidR="00122A6D" w14:paraId="79D56758" w14:textId="77777777" w:rsidTr="00122A6D">
        <w:trPr>
          <w:trHeight w:val="634"/>
        </w:trPr>
        <w:tc>
          <w:tcPr>
            <w:tcW w:w="1456" w:type="dxa"/>
          </w:tcPr>
          <w:p w14:paraId="1D235F10" w14:textId="77777777" w:rsidR="00122A6D" w:rsidRDefault="00122A6D" w:rsidP="00122A6D">
            <w:r>
              <w:t>Condition</w:t>
            </w:r>
          </w:p>
        </w:tc>
        <w:tc>
          <w:tcPr>
            <w:tcW w:w="1867" w:type="dxa"/>
          </w:tcPr>
          <w:p w14:paraId="7102ABCC" w14:textId="77777777" w:rsidR="00122A6D" w:rsidRDefault="00122A6D" w:rsidP="00122A6D">
            <w:r>
              <w:t xml:space="preserve">Adjusted Differences </w:t>
            </w:r>
          </w:p>
        </w:tc>
        <w:tc>
          <w:tcPr>
            <w:tcW w:w="1753" w:type="dxa"/>
          </w:tcPr>
          <w:p w14:paraId="0E8599CA" w14:textId="77777777" w:rsidR="00122A6D" w:rsidRDefault="00122A6D" w:rsidP="00122A6D">
            <w:r>
              <w:t>Standard Error</w:t>
            </w:r>
          </w:p>
        </w:tc>
        <w:tc>
          <w:tcPr>
            <w:tcW w:w="900" w:type="dxa"/>
          </w:tcPr>
          <w:p w14:paraId="3669846B" w14:textId="77777777" w:rsidR="00122A6D" w:rsidRDefault="00122A6D" w:rsidP="00122A6D">
            <w:proofErr w:type="gramStart"/>
            <w:r>
              <w:t>t</w:t>
            </w:r>
            <w:proofErr w:type="gramEnd"/>
          </w:p>
        </w:tc>
        <w:tc>
          <w:tcPr>
            <w:tcW w:w="1293" w:type="dxa"/>
          </w:tcPr>
          <w:p w14:paraId="0909D2E4" w14:textId="77777777" w:rsidR="00122A6D" w:rsidRDefault="00122A6D" w:rsidP="00122A6D">
            <w:r>
              <w:t xml:space="preserve">Effect Size </w:t>
            </w:r>
          </w:p>
        </w:tc>
        <w:tc>
          <w:tcPr>
            <w:tcW w:w="1496" w:type="dxa"/>
          </w:tcPr>
          <w:p w14:paraId="58EC3C62" w14:textId="77777777" w:rsidR="00122A6D" w:rsidRDefault="00122A6D" w:rsidP="00122A6D">
            <w:r>
              <w:t>Significance (2-tailed)</w:t>
            </w:r>
          </w:p>
        </w:tc>
      </w:tr>
      <w:tr w:rsidR="00122A6D" w14:paraId="5B56C234" w14:textId="77777777" w:rsidTr="00122A6D">
        <w:trPr>
          <w:trHeight w:val="292"/>
        </w:trPr>
        <w:tc>
          <w:tcPr>
            <w:tcW w:w="1456" w:type="dxa"/>
          </w:tcPr>
          <w:p w14:paraId="0AEAA2D1" w14:textId="77777777" w:rsidR="00122A6D" w:rsidRDefault="00122A6D" w:rsidP="00122A6D">
            <w:proofErr w:type="spellStart"/>
            <w:r>
              <w:t>8Hz</w:t>
            </w:r>
            <w:proofErr w:type="spellEnd"/>
          </w:p>
        </w:tc>
        <w:tc>
          <w:tcPr>
            <w:tcW w:w="1867" w:type="dxa"/>
          </w:tcPr>
          <w:p w14:paraId="6674EB8A" w14:textId="77777777" w:rsidR="00122A6D" w:rsidRDefault="00122A6D" w:rsidP="00122A6D">
            <w:r>
              <w:t>0.51</w:t>
            </w:r>
          </w:p>
        </w:tc>
        <w:tc>
          <w:tcPr>
            <w:tcW w:w="1753" w:type="dxa"/>
          </w:tcPr>
          <w:p w14:paraId="2E7CEF24" w14:textId="77777777" w:rsidR="00122A6D" w:rsidRDefault="00122A6D" w:rsidP="00122A6D">
            <w:r>
              <w:t>0.10</w:t>
            </w:r>
          </w:p>
        </w:tc>
        <w:tc>
          <w:tcPr>
            <w:tcW w:w="900" w:type="dxa"/>
          </w:tcPr>
          <w:p w14:paraId="09EF0209" w14:textId="77777777" w:rsidR="00122A6D" w:rsidRDefault="00122A6D" w:rsidP="00122A6D">
            <w:r>
              <w:t>4.90</w:t>
            </w:r>
          </w:p>
        </w:tc>
        <w:tc>
          <w:tcPr>
            <w:tcW w:w="1293" w:type="dxa"/>
          </w:tcPr>
          <w:p w14:paraId="312DD176" w14:textId="77777777" w:rsidR="00122A6D" w:rsidRDefault="00122A6D" w:rsidP="00122A6D">
            <w:r>
              <w:rPr>
                <w:rFonts w:eastAsia="Times New Roman" w:cs="Times New Roman"/>
                <w:color w:val="000000"/>
              </w:rPr>
              <w:t>0.76</w:t>
            </w:r>
          </w:p>
        </w:tc>
        <w:tc>
          <w:tcPr>
            <w:tcW w:w="1496" w:type="dxa"/>
          </w:tcPr>
          <w:p w14:paraId="45C96C91" w14:textId="77777777" w:rsidR="00122A6D" w:rsidRDefault="00122A6D" w:rsidP="00122A6D">
            <w:proofErr w:type="gramStart"/>
            <w:r w:rsidRPr="00E75EFA">
              <w:rPr>
                <w:i/>
              </w:rPr>
              <w:t>p</w:t>
            </w:r>
            <w:proofErr w:type="gramEnd"/>
            <w:r w:rsidRPr="00E75EFA">
              <w:rPr>
                <w:i/>
              </w:rPr>
              <w:t>&lt;</w:t>
            </w:r>
            <w:r>
              <w:t xml:space="preserve"> 0.001</w:t>
            </w:r>
          </w:p>
        </w:tc>
      </w:tr>
      <w:tr w:rsidR="00122A6D" w14:paraId="07B5FFED" w14:textId="77777777" w:rsidTr="00122A6D">
        <w:trPr>
          <w:trHeight w:val="305"/>
        </w:trPr>
        <w:tc>
          <w:tcPr>
            <w:tcW w:w="1456" w:type="dxa"/>
          </w:tcPr>
          <w:p w14:paraId="2A652254" w14:textId="77777777" w:rsidR="00122A6D" w:rsidRDefault="00122A6D" w:rsidP="00122A6D">
            <w:proofErr w:type="spellStart"/>
            <w:r>
              <w:t>10Hz</w:t>
            </w:r>
            <w:proofErr w:type="spellEnd"/>
          </w:p>
        </w:tc>
        <w:tc>
          <w:tcPr>
            <w:tcW w:w="1867" w:type="dxa"/>
          </w:tcPr>
          <w:p w14:paraId="04E2B767" w14:textId="77777777" w:rsidR="00122A6D" w:rsidRDefault="00122A6D" w:rsidP="00122A6D">
            <w:r>
              <w:t>0.58</w:t>
            </w:r>
          </w:p>
        </w:tc>
        <w:tc>
          <w:tcPr>
            <w:tcW w:w="1753" w:type="dxa"/>
          </w:tcPr>
          <w:p w14:paraId="08A29774" w14:textId="77777777" w:rsidR="00122A6D" w:rsidRDefault="00122A6D" w:rsidP="00122A6D">
            <w:r>
              <w:t>0.10</w:t>
            </w:r>
          </w:p>
        </w:tc>
        <w:tc>
          <w:tcPr>
            <w:tcW w:w="900" w:type="dxa"/>
          </w:tcPr>
          <w:p w14:paraId="6098F6FC" w14:textId="77777777" w:rsidR="00122A6D" w:rsidRDefault="00122A6D" w:rsidP="00122A6D">
            <w:r>
              <w:t>5.61</w:t>
            </w:r>
          </w:p>
        </w:tc>
        <w:tc>
          <w:tcPr>
            <w:tcW w:w="1293" w:type="dxa"/>
          </w:tcPr>
          <w:p w14:paraId="67480413" w14:textId="77777777" w:rsidR="00122A6D" w:rsidRDefault="00122A6D" w:rsidP="00122A6D">
            <w:r>
              <w:rPr>
                <w:rFonts w:eastAsia="Times New Roman" w:cs="Times New Roman"/>
                <w:color w:val="000000"/>
              </w:rPr>
              <w:t>0.80</w:t>
            </w:r>
          </w:p>
        </w:tc>
        <w:tc>
          <w:tcPr>
            <w:tcW w:w="1496" w:type="dxa"/>
          </w:tcPr>
          <w:p w14:paraId="50D147A2" w14:textId="77777777" w:rsidR="00122A6D" w:rsidRDefault="00122A6D" w:rsidP="00122A6D">
            <w:proofErr w:type="gramStart"/>
            <w:r w:rsidRPr="003908EC">
              <w:rPr>
                <w:i/>
              </w:rPr>
              <w:t>p</w:t>
            </w:r>
            <w:proofErr w:type="gramEnd"/>
            <w:r w:rsidRPr="003908EC">
              <w:rPr>
                <w:i/>
              </w:rPr>
              <w:t>&lt;</w:t>
            </w:r>
            <w:r>
              <w:rPr>
                <w:i/>
              </w:rPr>
              <w:t xml:space="preserve"> </w:t>
            </w:r>
            <w:r>
              <w:t>0.001</w:t>
            </w:r>
          </w:p>
        </w:tc>
      </w:tr>
      <w:tr w:rsidR="00122A6D" w14:paraId="02417188" w14:textId="77777777" w:rsidTr="00122A6D">
        <w:trPr>
          <w:trHeight w:val="305"/>
        </w:trPr>
        <w:tc>
          <w:tcPr>
            <w:tcW w:w="1456" w:type="dxa"/>
          </w:tcPr>
          <w:p w14:paraId="6C27D40D" w14:textId="77777777" w:rsidR="00122A6D" w:rsidRDefault="00122A6D" w:rsidP="00122A6D">
            <w:proofErr w:type="spellStart"/>
            <w:r>
              <w:t>12Hz</w:t>
            </w:r>
            <w:proofErr w:type="spellEnd"/>
          </w:p>
        </w:tc>
        <w:tc>
          <w:tcPr>
            <w:tcW w:w="1867" w:type="dxa"/>
          </w:tcPr>
          <w:p w14:paraId="4EFEF653" w14:textId="77777777" w:rsidR="00122A6D" w:rsidRDefault="00122A6D" w:rsidP="00122A6D">
            <w:r>
              <w:t>0.51</w:t>
            </w:r>
          </w:p>
        </w:tc>
        <w:tc>
          <w:tcPr>
            <w:tcW w:w="1753" w:type="dxa"/>
          </w:tcPr>
          <w:p w14:paraId="263CB4E2" w14:textId="77777777" w:rsidR="00122A6D" w:rsidRDefault="00122A6D" w:rsidP="00122A6D">
            <w:r>
              <w:t>0.10</w:t>
            </w:r>
          </w:p>
        </w:tc>
        <w:tc>
          <w:tcPr>
            <w:tcW w:w="900" w:type="dxa"/>
          </w:tcPr>
          <w:p w14:paraId="01F3F6B5" w14:textId="77777777" w:rsidR="00122A6D" w:rsidRDefault="00122A6D" w:rsidP="00122A6D">
            <w:r>
              <w:t>4.85</w:t>
            </w:r>
          </w:p>
        </w:tc>
        <w:tc>
          <w:tcPr>
            <w:tcW w:w="1293" w:type="dxa"/>
          </w:tcPr>
          <w:p w14:paraId="074C1E80" w14:textId="77777777" w:rsidR="00122A6D" w:rsidRPr="008C15E8" w:rsidRDefault="00122A6D" w:rsidP="00122A6D">
            <w:pPr>
              <w:rPr>
                <w:rFonts w:eastAsia="Times New Roman" w:cs="Times New Roman"/>
                <w:color w:val="000000"/>
              </w:rPr>
            </w:pPr>
            <w:r>
              <w:rPr>
                <w:rFonts w:eastAsia="Times New Roman" w:cs="Times New Roman"/>
                <w:color w:val="000000"/>
              </w:rPr>
              <w:t>0.77</w:t>
            </w:r>
          </w:p>
        </w:tc>
        <w:tc>
          <w:tcPr>
            <w:tcW w:w="1496" w:type="dxa"/>
          </w:tcPr>
          <w:p w14:paraId="0E3AD671" w14:textId="77777777" w:rsidR="00122A6D" w:rsidRDefault="00122A6D" w:rsidP="00122A6D">
            <w:proofErr w:type="gramStart"/>
            <w:r w:rsidRPr="003908EC">
              <w:rPr>
                <w:i/>
              </w:rPr>
              <w:t>p</w:t>
            </w:r>
            <w:proofErr w:type="gramEnd"/>
            <w:r w:rsidRPr="003908EC">
              <w:rPr>
                <w:i/>
              </w:rPr>
              <w:t>&lt;</w:t>
            </w:r>
            <w:r>
              <w:rPr>
                <w:i/>
              </w:rPr>
              <w:t xml:space="preserve"> </w:t>
            </w:r>
            <w:r>
              <w:t>0.001</w:t>
            </w:r>
          </w:p>
        </w:tc>
      </w:tr>
    </w:tbl>
    <w:p w14:paraId="23AD1363" w14:textId="77777777" w:rsidR="00122A6D" w:rsidRDefault="00122A6D" w:rsidP="00122A6D"/>
    <w:p w14:paraId="41CD75CD" w14:textId="77777777" w:rsidR="00122A6D" w:rsidRDefault="00122A6D" w:rsidP="00122A6D">
      <w:r w:rsidRPr="00665124">
        <w:rPr>
          <w:rFonts w:ascii="Times New Roman" w:hAnsi="Times New Roman"/>
          <w:noProof/>
          <w:lang w:val="en-US"/>
        </w:rPr>
        <mc:AlternateContent>
          <mc:Choice Requires="wps">
            <w:drawing>
              <wp:inline distT="0" distB="0" distL="0" distR="0" wp14:anchorId="022D0E7C" wp14:editId="15914E1E">
                <wp:extent cx="5502729" cy="1600200"/>
                <wp:effectExtent l="0" t="0" r="34925" b="25400"/>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02729" cy="1600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11D599" w14:textId="77777777" w:rsidR="00122A6D" w:rsidRPr="00006064" w:rsidRDefault="00122A6D" w:rsidP="00122A6D">
                            <w:pPr>
                              <w:jc w:val="both"/>
                              <w:rPr>
                                <w:rFonts w:asciiTheme="majorHAnsi" w:hAnsiTheme="majorHAnsi"/>
                                <w:b/>
                              </w:rPr>
                            </w:pPr>
                            <w:r>
                              <w:rPr>
                                <w:b/>
                              </w:rPr>
                              <w:t xml:space="preserve">Table </w:t>
                            </w:r>
                            <w:proofErr w:type="spellStart"/>
                            <w:r>
                              <w:rPr>
                                <w:b/>
                              </w:rPr>
                              <w:t>1a</w:t>
                            </w:r>
                            <w:proofErr w:type="spellEnd"/>
                            <w:r>
                              <w:rPr>
                                <w:b/>
                              </w:rPr>
                              <w:t xml:space="preserve"> </w:t>
                            </w:r>
                            <w:r>
                              <w:rPr>
                                <w:rFonts w:asciiTheme="majorHAnsi" w:hAnsiTheme="majorHAnsi"/>
                              </w:rPr>
                              <w:t xml:space="preserve">shows the average absolute pain ratings at baseline, following white noise control stimulation, and following the </w:t>
                            </w:r>
                            <w:proofErr w:type="spellStart"/>
                            <w:r>
                              <w:rPr>
                                <w:rFonts w:asciiTheme="majorHAnsi" w:hAnsiTheme="majorHAnsi"/>
                              </w:rPr>
                              <w:t>8Hz</w:t>
                            </w:r>
                            <w:proofErr w:type="spellEnd"/>
                            <w:r>
                              <w:rPr>
                                <w:rFonts w:asciiTheme="majorHAnsi" w:hAnsiTheme="majorHAnsi"/>
                              </w:rPr>
                              <w:t xml:space="preserve">, </w:t>
                            </w:r>
                            <w:proofErr w:type="spellStart"/>
                            <w:r>
                              <w:rPr>
                                <w:rFonts w:asciiTheme="majorHAnsi" w:hAnsiTheme="majorHAnsi"/>
                              </w:rPr>
                              <w:t>10Hz</w:t>
                            </w:r>
                            <w:proofErr w:type="spellEnd"/>
                            <w:r>
                              <w:rPr>
                                <w:rFonts w:asciiTheme="majorHAnsi" w:hAnsiTheme="majorHAnsi"/>
                              </w:rPr>
                              <w:t xml:space="preserve"> and </w:t>
                            </w:r>
                            <w:proofErr w:type="spellStart"/>
                            <w:r>
                              <w:rPr>
                                <w:rFonts w:asciiTheme="majorHAnsi" w:hAnsiTheme="majorHAnsi"/>
                              </w:rPr>
                              <w:t>12Hz</w:t>
                            </w:r>
                            <w:proofErr w:type="spellEnd"/>
                            <w:r>
                              <w:rPr>
                                <w:rFonts w:asciiTheme="majorHAnsi" w:hAnsiTheme="majorHAnsi"/>
                              </w:rPr>
                              <w:t xml:space="preserve"> auditory entrainment. </w:t>
                            </w:r>
                            <w:r w:rsidRPr="00022A62">
                              <w:rPr>
                                <w:rFonts w:asciiTheme="majorHAnsi" w:hAnsiTheme="majorHAnsi"/>
                                <w:b/>
                              </w:rPr>
                              <w:t xml:space="preserve">Table </w:t>
                            </w:r>
                            <w:proofErr w:type="spellStart"/>
                            <w:r w:rsidRPr="009D373E">
                              <w:rPr>
                                <w:rFonts w:asciiTheme="majorHAnsi" w:hAnsiTheme="majorHAnsi"/>
                                <w:b/>
                              </w:rPr>
                              <w:t>1b</w:t>
                            </w:r>
                            <w:proofErr w:type="spellEnd"/>
                            <w:r>
                              <w:rPr>
                                <w:rFonts w:asciiTheme="majorHAnsi" w:hAnsiTheme="majorHAnsi"/>
                                <w:b/>
                              </w:rPr>
                              <w:t xml:space="preserve"> </w:t>
                            </w:r>
                            <w:r>
                              <w:rPr>
                                <w:rFonts w:asciiTheme="majorHAnsi" w:hAnsiTheme="majorHAnsi"/>
                              </w:rPr>
                              <w:t xml:space="preserve">reveals the adjusted pain ratings, taking into account baseline pain ratings as a covariate and </w:t>
                            </w:r>
                            <w:r w:rsidRPr="00665124">
                              <w:t xml:space="preserve">the </w:t>
                            </w:r>
                            <w:r>
                              <w:t xml:space="preserve">stimulation </w:t>
                            </w:r>
                            <w:r w:rsidRPr="00665124">
                              <w:t>frequency</w:t>
                            </w:r>
                            <w:r>
                              <w:t xml:space="preserve">, order of </w:t>
                            </w:r>
                            <w:r w:rsidRPr="00665124">
                              <w:t xml:space="preserve">entrainment, </w:t>
                            </w:r>
                            <w:r>
                              <w:t xml:space="preserve">and visit (control vs. entrainment) </w:t>
                            </w:r>
                            <w:r w:rsidRPr="00665124">
                              <w:t xml:space="preserve">order </w:t>
                            </w:r>
                            <w:r>
                              <w:t>as factors.  P</w:t>
                            </w:r>
                            <w:r w:rsidRPr="00665124">
                              <w:t xml:space="preserve">ain ratings succeeding the </w:t>
                            </w:r>
                            <w:proofErr w:type="spellStart"/>
                            <w:r w:rsidRPr="00665124">
                              <w:t>8Hz</w:t>
                            </w:r>
                            <w:proofErr w:type="spellEnd"/>
                            <w:r w:rsidRPr="00665124">
                              <w:t xml:space="preserve">, </w:t>
                            </w:r>
                            <w:proofErr w:type="spellStart"/>
                            <w:r w:rsidRPr="00665124">
                              <w:t>10Hz</w:t>
                            </w:r>
                            <w:proofErr w:type="spellEnd"/>
                            <w:r w:rsidRPr="00665124">
                              <w:t xml:space="preserve"> and </w:t>
                            </w:r>
                            <w:proofErr w:type="spellStart"/>
                            <w:r w:rsidRPr="00665124">
                              <w:t>12Hz</w:t>
                            </w:r>
                            <w:proofErr w:type="spellEnd"/>
                            <w:r w:rsidRPr="00665124">
                              <w:t xml:space="preserve"> entrainment conditions were all significantly different fr</w:t>
                            </w:r>
                            <w:r>
                              <w:t xml:space="preserve">om all </w:t>
                            </w:r>
                            <w:proofErr w:type="gramStart"/>
                            <w:r>
                              <w:t>three control</w:t>
                            </w:r>
                            <w:proofErr w:type="gramEnd"/>
                            <w:r>
                              <w:t xml:space="preserve"> conditions</w:t>
                            </w:r>
                            <w:r w:rsidRPr="00665124">
                              <w:t xml:space="preserve">. No significant difference was detected between the three auditory entrainment conditions when refitting the </w:t>
                            </w:r>
                            <w:r>
                              <w:t xml:space="preserve">mixed linear </w:t>
                            </w:r>
                            <w:r w:rsidRPr="00665124">
                              <w:t xml:space="preserve">model with a </w:t>
                            </w:r>
                            <w:proofErr w:type="spellStart"/>
                            <w:r w:rsidRPr="00665124">
                              <w:t>Bonferroni</w:t>
                            </w:r>
                            <w:proofErr w:type="spellEnd"/>
                            <w:r w:rsidRPr="00665124">
                              <w:t xml:space="preserve"> cor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 o:spid="_x0000_s1027" type="#_x0000_t202" style="width:433.3pt;height:12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" filled="f" strokecolor="black [3213]">
                <v:path arrowok="t"/>
                <v:textbox>
                  <w:txbxContent>
                    <w:p w14:paraId="0611D599" w14:textId="77777777" w:rsidR="00122A6D" w:rsidRPr="00006064" w:rsidRDefault="00122A6D" w:rsidP="00122A6D">
                      <w:pPr>
                        <w:jc w:val="both"/>
                        <w:rPr>
                          <w:rFonts w:asciiTheme="majorHAnsi" w:hAnsiTheme="majorHAnsi"/>
                          <w:b/>
                        </w:rPr>
                      </w:pPr>
                      <w:r>
                        <w:rPr>
                          <w:b/>
                        </w:rPr>
                        <w:t xml:space="preserve">Table </w:t>
                      </w:r>
                      <w:proofErr w:type="spellStart"/>
                      <w:r>
                        <w:rPr>
                          <w:b/>
                        </w:rPr>
                        <w:t>1a</w:t>
                      </w:r>
                      <w:proofErr w:type="spellEnd"/>
                      <w:r>
                        <w:rPr>
                          <w:b/>
                        </w:rPr>
                        <w:t xml:space="preserve"> </w:t>
                      </w:r>
                      <w:r>
                        <w:rPr>
                          <w:rFonts w:asciiTheme="majorHAnsi" w:hAnsiTheme="majorHAnsi"/>
                        </w:rPr>
                        <w:t xml:space="preserve">shows the average absolute pain ratings at baseline, following white noise control stimulation, and following the </w:t>
                      </w:r>
                      <w:proofErr w:type="spellStart"/>
                      <w:r>
                        <w:rPr>
                          <w:rFonts w:asciiTheme="majorHAnsi" w:hAnsiTheme="majorHAnsi"/>
                        </w:rPr>
                        <w:t>8Hz</w:t>
                      </w:r>
                      <w:proofErr w:type="spellEnd"/>
                      <w:r>
                        <w:rPr>
                          <w:rFonts w:asciiTheme="majorHAnsi" w:hAnsiTheme="majorHAnsi"/>
                        </w:rPr>
                        <w:t xml:space="preserve">, </w:t>
                      </w:r>
                      <w:proofErr w:type="spellStart"/>
                      <w:r>
                        <w:rPr>
                          <w:rFonts w:asciiTheme="majorHAnsi" w:hAnsiTheme="majorHAnsi"/>
                        </w:rPr>
                        <w:t>10Hz</w:t>
                      </w:r>
                      <w:proofErr w:type="spellEnd"/>
                      <w:r>
                        <w:rPr>
                          <w:rFonts w:asciiTheme="majorHAnsi" w:hAnsiTheme="majorHAnsi"/>
                        </w:rPr>
                        <w:t xml:space="preserve"> and </w:t>
                      </w:r>
                      <w:proofErr w:type="spellStart"/>
                      <w:r>
                        <w:rPr>
                          <w:rFonts w:asciiTheme="majorHAnsi" w:hAnsiTheme="majorHAnsi"/>
                        </w:rPr>
                        <w:t>12Hz</w:t>
                      </w:r>
                      <w:proofErr w:type="spellEnd"/>
                      <w:r>
                        <w:rPr>
                          <w:rFonts w:asciiTheme="majorHAnsi" w:hAnsiTheme="majorHAnsi"/>
                        </w:rPr>
                        <w:t xml:space="preserve"> auditory entrainment. </w:t>
                      </w:r>
                      <w:r w:rsidRPr="00022A62">
                        <w:rPr>
                          <w:rFonts w:asciiTheme="majorHAnsi" w:hAnsiTheme="majorHAnsi"/>
                          <w:b/>
                        </w:rPr>
                        <w:t xml:space="preserve">Table </w:t>
                      </w:r>
                      <w:proofErr w:type="spellStart"/>
                      <w:r w:rsidRPr="009D373E">
                        <w:rPr>
                          <w:rFonts w:asciiTheme="majorHAnsi" w:hAnsiTheme="majorHAnsi"/>
                          <w:b/>
                        </w:rPr>
                        <w:t>1b</w:t>
                      </w:r>
                      <w:proofErr w:type="spellEnd"/>
                      <w:r>
                        <w:rPr>
                          <w:rFonts w:asciiTheme="majorHAnsi" w:hAnsiTheme="majorHAnsi"/>
                          <w:b/>
                        </w:rPr>
                        <w:t xml:space="preserve"> </w:t>
                      </w:r>
                      <w:r>
                        <w:rPr>
                          <w:rFonts w:asciiTheme="majorHAnsi" w:hAnsiTheme="majorHAnsi"/>
                        </w:rPr>
                        <w:t xml:space="preserve">reveals the adjusted pain ratings, taking into account baseline pain ratings as a covariate and </w:t>
                      </w:r>
                      <w:r w:rsidRPr="00665124">
                        <w:t xml:space="preserve">the </w:t>
                      </w:r>
                      <w:r>
                        <w:t xml:space="preserve">stimulation </w:t>
                      </w:r>
                      <w:r w:rsidRPr="00665124">
                        <w:t>frequency</w:t>
                      </w:r>
                      <w:r>
                        <w:t xml:space="preserve">, order of </w:t>
                      </w:r>
                      <w:r w:rsidRPr="00665124">
                        <w:t xml:space="preserve">entrainment, </w:t>
                      </w:r>
                      <w:r>
                        <w:t xml:space="preserve">and visit (control vs. entrainment) </w:t>
                      </w:r>
                      <w:r w:rsidRPr="00665124">
                        <w:t xml:space="preserve">order </w:t>
                      </w:r>
                      <w:r>
                        <w:t>as factors.  P</w:t>
                      </w:r>
                      <w:r w:rsidRPr="00665124">
                        <w:t xml:space="preserve">ain ratings succeeding the </w:t>
                      </w:r>
                      <w:proofErr w:type="spellStart"/>
                      <w:r w:rsidRPr="00665124">
                        <w:t>8Hz</w:t>
                      </w:r>
                      <w:proofErr w:type="spellEnd"/>
                      <w:r w:rsidRPr="00665124">
                        <w:t xml:space="preserve">, </w:t>
                      </w:r>
                      <w:proofErr w:type="spellStart"/>
                      <w:r w:rsidRPr="00665124">
                        <w:t>10Hz</w:t>
                      </w:r>
                      <w:proofErr w:type="spellEnd"/>
                      <w:r w:rsidRPr="00665124">
                        <w:t xml:space="preserve"> and </w:t>
                      </w:r>
                      <w:proofErr w:type="spellStart"/>
                      <w:r w:rsidRPr="00665124">
                        <w:t>12Hz</w:t>
                      </w:r>
                      <w:proofErr w:type="spellEnd"/>
                      <w:r w:rsidRPr="00665124">
                        <w:t xml:space="preserve"> entrainment conditions were all significantly different fr</w:t>
                      </w:r>
                      <w:r>
                        <w:t xml:space="preserve">om all </w:t>
                      </w:r>
                      <w:proofErr w:type="gramStart"/>
                      <w:r>
                        <w:t>three control</w:t>
                      </w:r>
                      <w:proofErr w:type="gramEnd"/>
                      <w:r>
                        <w:t xml:space="preserve"> conditions</w:t>
                      </w:r>
                      <w:r w:rsidRPr="00665124">
                        <w:t xml:space="preserve">. No significant difference was detected between the three auditory entrainment conditions when refitting the </w:t>
                      </w:r>
                      <w:r>
                        <w:t xml:space="preserve">mixed linear </w:t>
                      </w:r>
                      <w:r w:rsidRPr="00665124">
                        <w:t xml:space="preserve">model with a </w:t>
                      </w:r>
                      <w:proofErr w:type="spellStart"/>
                      <w:r w:rsidRPr="00665124">
                        <w:t>Bonferroni</w:t>
                      </w:r>
                      <w:proofErr w:type="spellEnd"/>
                      <w:r w:rsidRPr="00665124">
                        <w:t xml:space="preserve"> correction</w:t>
                      </w:r>
                    </w:p>
                  </w:txbxContent>
                </v:textbox>
                <w10:anchorlock/>
              </v:shape>
            </w:pict>
          </mc:Fallback>
        </mc:AlternateContent>
      </w:r>
    </w:p>
    <w:p w14:paraId="0D6E993D" w14:textId="37F67C78" w:rsidR="00D34D7D" w:rsidRPr="000E42A5" w:rsidRDefault="00D34D7D" w:rsidP="00122A6D">
      <w:pPr>
        <w:rPr>
          <w:i/>
        </w:rPr>
      </w:pPr>
    </w:p>
    <w:p w14:paraId="523AED11" w14:textId="0297E1EE" w:rsidR="00122A6D" w:rsidRDefault="00122A6D" w:rsidP="00122A6D">
      <w:pPr>
        <w:jc w:val="center"/>
        <w:rPr>
          <w:i/>
        </w:rPr>
      </w:pPr>
      <w:r>
        <w:rPr>
          <w:i/>
          <w:noProof/>
          <w:lang w:val="en-US"/>
        </w:rPr>
        <w:drawing>
          <wp:inline distT="0" distB="0" distL="0" distR="0" wp14:anchorId="21BC90FF" wp14:editId="4DED43E7">
            <wp:extent cx="4525505" cy="3469371"/>
            <wp:effectExtent l="0" t="0" r="0" b="1079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701" cy="3470288"/>
                    </a:xfrm>
                    <a:prstGeom prst="rect">
                      <a:avLst/>
                    </a:prstGeom>
                    <a:noFill/>
                    <a:ln>
                      <a:noFill/>
                    </a:ln>
                  </pic:spPr>
                </pic:pic>
              </a:graphicData>
            </a:graphic>
          </wp:inline>
        </w:drawing>
      </w:r>
    </w:p>
    <w:p w14:paraId="72154AB2" w14:textId="2C087493" w:rsidR="00122A6D" w:rsidRPr="000E42A5" w:rsidRDefault="00122A6D" w:rsidP="00CC0F93">
      <w:pPr>
        <w:jc w:val="both"/>
        <w:rPr>
          <w:i/>
        </w:rPr>
      </w:pPr>
      <w:r w:rsidRPr="000E42A5">
        <w:rPr>
          <w:rFonts w:ascii="Times New Roman" w:hAnsi="Times New Roman"/>
          <w:noProof/>
          <w:lang w:val="en-US"/>
        </w:rPr>
        <mc:AlternateContent>
          <mc:Choice Requires="wps">
            <w:drawing>
              <wp:inline distT="0" distB="0" distL="0" distR="0" wp14:anchorId="5B6D0384" wp14:editId="002CD02D">
                <wp:extent cx="5181600" cy="1611824"/>
                <wp:effectExtent l="0" t="0" r="25400" b="1397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81600" cy="1611824"/>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DF7551" w14:textId="77777777" w:rsidR="00122A6D" w:rsidRDefault="00122A6D" w:rsidP="00122A6D">
                            <w:pPr>
                              <w:jc w:val="both"/>
                            </w:pPr>
                            <w:r w:rsidRPr="00270CDB">
                              <w:rPr>
                                <w:b/>
                              </w:rPr>
                              <w:t>F</w:t>
                            </w:r>
                            <w:r>
                              <w:rPr>
                                <w:b/>
                              </w:rPr>
                              <w:t>igure 2</w:t>
                            </w:r>
                            <w:r w:rsidRPr="00270CDB">
                              <w:rPr>
                                <w:b/>
                              </w:rPr>
                              <w:t xml:space="preserve"> Auditory Group - Change in Pain Ratings</w:t>
                            </w:r>
                            <w:r>
                              <w:rPr>
                                <w:b/>
                              </w:rPr>
                              <w:t xml:space="preserve">. </w:t>
                            </w:r>
                            <w:r>
                              <w:t>Boxplot</w:t>
                            </w:r>
                            <w:r w:rsidRPr="006137AC">
                              <w:t xml:space="preserve"> displaying the change in </w:t>
                            </w:r>
                            <w:r>
                              <w:t>average pain ratings from baseline</w:t>
                            </w:r>
                            <w:r w:rsidRPr="006137AC">
                              <w:t xml:space="preserve"> across subjects in each condition. Applying the mixed linear model revealed that</w:t>
                            </w:r>
                            <w:r>
                              <w:t xml:space="preserve"> p</w:t>
                            </w:r>
                            <w:r w:rsidRPr="00665124">
                              <w:t xml:space="preserve">ain ratings </w:t>
                            </w:r>
                            <w:r>
                              <w:t xml:space="preserve">following </w:t>
                            </w:r>
                            <w:proofErr w:type="spellStart"/>
                            <w:r>
                              <w:t>8Hz</w:t>
                            </w:r>
                            <w:proofErr w:type="spellEnd"/>
                            <w:r>
                              <w:t xml:space="preserve">, </w:t>
                            </w:r>
                            <w:proofErr w:type="spellStart"/>
                            <w:r>
                              <w:t>10Hz</w:t>
                            </w:r>
                            <w:proofErr w:type="spellEnd"/>
                            <w:r>
                              <w:t xml:space="preserve"> and </w:t>
                            </w:r>
                            <w:proofErr w:type="spellStart"/>
                            <w:r>
                              <w:t>12Hz</w:t>
                            </w:r>
                            <w:proofErr w:type="spellEnd"/>
                            <w:r>
                              <w:t xml:space="preserve"> </w:t>
                            </w:r>
                            <w:r w:rsidRPr="00665124">
                              <w:t>entrainment were all significantly different fr</w:t>
                            </w:r>
                            <w:r>
                              <w:t>om all three control conditions</w:t>
                            </w:r>
                            <w:r w:rsidRPr="00665124">
                              <w:t>.</w:t>
                            </w:r>
                            <w:r>
                              <w:t xml:space="preserve"> </w:t>
                            </w:r>
                            <w:r>
                              <w:rPr>
                                <w:rFonts w:hint="eastAsia"/>
                              </w:rPr>
                              <w:t xml:space="preserve">The </w:t>
                            </w:r>
                            <w:r>
                              <w:t xml:space="preserve">dark </w:t>
                            </w:r>
                            <w:r>
                              <w:rPr>
                                <w:rFonts w:hint="eastAsia"/>
                              </w:rPr>
                              <w:t xml:space="preserve">horizontal line within the box indicates the median, </w:t>
                            </w:r>
                            <w:r>
                              <w:t xml:space="preserve">the box length </w:t>
                            </w:r>
                            <w:r>
                              <w:rPr>
                                <w:rFonts w:hint="eastAsia"/>
                              </w:rPr>
                              <w:t>indicate</w:t>
                            </w:r>
                            <w:r>
                              <w:t>s the interquartile range,</w:t>
                            </w:r>
                            <w:r>
                              <w:rPr>
                                <w:rFonts w:hint="eastAsia"/>
                              </w:rPr>
                              <w:t xml:space="preserve"> the whiskers </w:t>
                            </w:r>
                            <w:r>
                              <w:t xml:space="preserve">represent </w:t>
                            </w:r>
                            <w:r>
                              <w:rPr>
                                <w:rFonts w:hint="eastAsia"/>
                              </w:rPr>
                              <w:t>the highest and lowest values of the results</w:t>
                            </w:r>
                            <w:r w:rsidRPr="0031153D">
                              <w:t xml:space="preserve"> </w:t>
                            </w:r>
                            <w:r>
                              <w:t>and the outliers are represented by circles</w:t>
                            </w:r>
                            <w:r>
                              <w:rPr>
                                <w:rFonts w:hint="eastAsia"/>
                              </w:rPr>
                              <w:t>.</w:t>
                            </w:r>
                            <w:r>
                              <w:t xml:space="preserve"> The horizontal line at 0 indicates the level-7 baseline pain.</w:t>
                            </w:r>
                            <w:r>
                              <w:rPr>
                                <w:rFonts w:hint="eastAsia"/>
                              </w:rPr>
                              <w:t xml:space="preserve"> </w:t>
                            </w:r>
                          </w:p>
                          <w:p w14:paraId="58A47892" w14:textId="77777777" w:rsidR="00122A6D" w:rsidRPr="006137AC" w:rsidRDefault="00122A6D" w:rsidP="00122A6D">
                            <w:pPr>
                              <w:rPr>
                                <w:b/>
                                <w:i/>
                              </w:rPr>
                            </w:pPr>
                          </w:p>
                          <w:p w14:paraId="38B25234" w14:textId="77777777" w:rsidR="00122A6D" w:rsidRPr="008E67AE" w:rsidRDefault="00122A6D" w:rsidP="00122A6D">
                            <w:pPr>
                              <w:rPr>
                                <w:b/>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3" o:spid="_x0000_s1028" type="#_x0000_t202" style="width:408pt;height:126.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" filled="f" strokecolor="black [3213]">
                <v:path arrowok="t"/>
                <v:textbox>
                  <w:txbxContent>
                    <w:p w14:paraId="35DF7551" w14:textId="77777777" w:rsidR="00122A6D" w:rsidRDefault="00122A6D" w:rsidP="00122A6D">
                      <w:pPr>
                        <w:jc w:val="both"/>
                      </w:pPr>
                      <w:r w:rsidRPr="00270CDB">
                        <w:rPr>
                          <w:b/>
                        </w:rPr>
                        <w:t>F</w:t>
                      </w:r>
                      <w:r>
                        <w:rPr>
                          <w:b/>
                        </w:rPr>
                        <w:t>igure 2</w:t>
                      </w:r>
                      <w:r w:rsidRPr="00270CDB">
                        <w:rPr>
                          <w:b/>
                        </w:rPr>
                        <w:t xml:space="preserve"> Auditory Group - Change in Pain Ratings</w:t>
                      </w:r>
                      <w:r>
                        <w:rPr>
                          <w:b/>
                        </w:rPr>
                        <w:t xml:space="preserve">. </w:t>
                      </w:r>
                      <w:r>
                        <w:t>Boxplot</w:t>
                      </w:r>
                      <w:r w:rsidRPr="006137AC">
                        <w:t xml:space="preserve"> displaying the change in </w:t>
                      </w:r>
                      <w:r>
                        <w:t>average pain ratings from baseline</w:t>
                      </w:r>
                      <w:r w:rsidRPr="006137AC">
                        <w:t xml:space="preserve"> across subjects in each condition. Applying the mixed linear model revealed that</w:t>
                      </w:r>
                      <w:r>
                        <w:t xml:space="preserve"> p</w:t>
                      </w:r>
                      <w:r w:rsidRPr="00665124">
                        <w:t xml:space="preserve">ain ratings </w:t>
                      </w:r>
                      <w:r>
                        <w:t xml:space="preserve">following </w:t>
                      </w:r>
                      <w:proofErr w:type="spellStart"/>
                      <w:r>
                        <w:t>8Hz</w:t>
                      </w:r>
                      <w:proofErr w:type="spellEnd"/>
                      <w:r>
                        <w:t xml:space="preserve">, </w:t>
                      </w:r>
                      <w:proofErr w:type="spellStart"/>
                      <w:r>
                        <w:t>10Hz</w:t>
                      </w:r>
                      <w:proofErr w:type="spellEnd"/>
                      <w:r>
                        <w:t xml:space="preserve"> and </w:t>
                      </w:r>
                      <w:proofErr w:type="spellStart"/>
                      <w:r>
                        <w:t>12Hz</w:t>
                      </w:r>
                      <w:proofErr w:type="spellEnd"/>
                      <w:r>
                        <w:t xml:space="preserve"> </w:t>
                      </w:r>
                      <w:r w:rsidRPr="00665124">
                        <w:t>entrainment were all significantly different fr</w:t>
                      </w:r>
                      <w:r>
                        <w:t>om all three control conditions</w:t>
                      </w:r>
                      <w:r w:rsidRPr="00665124">
                        <w:t>.</w:t>
                      </w:r>
                      <w:r>
                        <w:t xml:space="preserve"> </w:t>
                      </w:r>
                      <w:r>
                        <w:rPr>
                          <w:rFonts w:hint="eastAsia"/>
                        </w:rPr>
                        <w:t xml:space="preserve">The </w:t>
                      </w:r>
                      <w:r>
                        <w:t xml:space="preserve">dark </w:t>
                      </w:r>
                      <w:r>
                        <w:rPr>
                          <w:rFonts w:hint="eastAsia"/>
                        </w:rPr>
                        <w:t xml:space="preserve">horizontal line within the box indicates the median, </w:t>
                      </w:r>
                      <w:r>
                        <w:t xml:space="preserve">the box length </w:t>
                      </w:r>
                      <w:r>
                        <w:rPr>
                          <w:rFonts w:hint="eastAsia"/>
                        </w:rPr>
                        <w:t>indicate</w:t>
                      </w:r>
                      <w:r>
                        <w:t>s the interquartile range,</w:t>
                      </w:r>
                      <w:r>
                        <w:rPr>
                          <w:rFonts w:hint="eastAsia"/>
                        </w:rPr>
                        <w:t xml:space="preserve"> the whiskers </w:t>
                      </w:r>
                      <w:r>
                        <w:t xml:space="preserve">represent </w:t>
                      </w:r>
                      <w:r>
                        <w:rPr>
                          <w:rFonts w:hint="eastAsia"/>
                        </w:rPr>
                        <w:t>the highest and lowest values of the results</w:t>
                      </w:r>
                      <w:r w:rsidRPr="0031153D">
                        <w:t xml:space="preserve"> </w:t>
                      </w:r>
                      <w:r>
                        <w:t>and the outliers are represented by circles</w:t>
                      </w:r>
                      <w:r>
                        <w:rPr>
                          <w:rFonts w:hint="eastAsia"/>
                        </w:rPr>
                        <w:t>.</w:t>
                      </w:r>
                      <w:r>
                        <w:t xml:space="preserve"> The horizontal line at 0 indicates the level-7 baseline pain.</w:t>
                      </w:r>
                      <w:r>
                        <w:rPr>
                          <w:rFonts w:hint="eastAsia"/>
                        </w:rPr>
                        <w:t xml:space="preserve"> </w:t>
                      </w:r>
                    </w:p>
                    <w:p w14:paraId="58A47892" w14:textId="77777777" w:rsidR="00122A6D" w:rsidRPr="006137AC" w:rsidRDefault="00122A6D" w:rsidP="00122A6D">
                      <w:pPr>
                        <w:rPr>
                          <w:b/>
                          <w:i/>
                        </w:rPr>
                      </w:pPr>
                    </w:p>
                    <w:p w14:paraId="38B25234" w14:textId="77777777" w:rsidR="00122A6D" w:rsidRPr="008E67AE" w:rsidRDefault="00122A6D" w:rsidP="00122A6D">
                      <w:pPr>
                        <w:rPr>
                          <w:b/>
                          <w:i/>
                        </w:rPr>
                      </w:pPr>
                    </w:p>
                  </w:txbxContent>
                </v:textbox>
                <w10:anchorlock/>
              </v:shape>
            </w:pict>
          </mc:Fallback>
        </mc:AlternateContent>
      </w:r>
    </w:p>
    <w:p w14:paraId="13818991" w14:textId="77777777" w:rsidR="00CC0F93" w:rsidRPr="000E42A5" w:rsidRDefault="00CC0F93" w:rsidP="00CC0F93">
      <w:pPr>
        <w:pStyle w:val="Heading7"/>
      </w:pPr>
      <w:bookmarkStart w:id="16" w:name="_Toc398278131"/>
      <w:r w:rsidRPr="000E42A5">
        <w:lastRenderedPageBreak/>
        <w:t>Pain Ratings – Visual Entrainment Group</w:t>
      </w:r>
      <w:bookmarkEnd w:id="16"/>
    </w:p>
    <w:p w14:paraId="7FD8E712" w14:textId="23E9B821" w:rsidR="0060531D" w:rsidRPr="000E42A5" w:rsidRDefault="00CC0F93" w:rsidP="0060531D">
      <w:pPr>
        <w:jc w:val="both"/>
      </w:pPr>
      <w:r w:rsidRPr="000E42A5">
        <w:t>The mixed linear model established that, accounting for covariates and factors, the pain ratings in the entrainment conditions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were all significantly different from control (</w:t>
      </w:r>
      <w:proofErr w:type="gramStart"/>
      <w:r w:rsidRPr="000E42A5">
        <w:rPr>
          <w:i/>
        </w:rPr>
        <w:t>t</w:t>
      </w:r>
      <w:r w:rsidRPr="000E42A5">
        <w:t>(</w:t>
      </w:r>
      <w:proofErr w:type="gramEnd"/>
      <w:r w:rsidRPr="000E42A5">
        <w:t xml:space="preserve">31)=2.28, </w:t>
      </w:r>
      <w:r w:rsidRPr="000E42A5">
        <w:rPr>
          <w:i/>
        </w:rPr>
        <w:t>p</w:t>
      </w:r>
      <w:r w:rsidRPr="000E42A5">
        <w:t xml:space="preserve">&lt;0.01; </w:t>
      </w:r>
      <w:r w:rsidRPr="000E42A5">
        <w:rPr>
          <w:i/>
        </w:rPr>
        <w:t>t</w:t>
      </w:r>
      <w:r w:rsidRPr="000E42A5">
        <w:t xml:space="preserve">(31)=5.32, </w:t>
      </w:r>
      <w:r w:rsidRPr="000E42A5">
        <w:rPr>
          <w:i/>
        </w:rPr>
        <w:t>p</w:t>
      </w:r>
      <w:r w:rsidRPr="000E42A5">
        <w:t xml:space="preserve">&lt;0.001; </w:t>
      </w:r>
      <w:r w:rsidRPr="000E42A5">
        <w:rPr>
          <w:i/>
        </w:rPr>
        <w:t>t</w:t>
      </w:r>
      <w:r w:rsidRPr="000E42A5">
        <w:t xml:space="preserve">(31)=2.59, </w:t>
      </w:r>
      <w:r w:rsidRPr="000E42A5">
        <w:rPr>
          <w:i/>
        </w:rPr>
        <w:t>p</w:t>
      </w:r>
      <w:r w:rsidRPr="000E42A5">
        <w:t xml:space="preserve">&lt;0.01 respectively). The model-corrected pain ratings of the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conditions were on average 0.6, 1.1 and 0.3 points lower on the pain rating scale than the control, respectively. Additionally, when refitting the model, pain ratings were significantly different in the </w:t>
      </w:r>
      <w:proofErr w:type="spellStart"/>
      <w:r w:rsidRPr="000E42A5">
        <w:t>10Hz</w:t>
      </w:r>
      <w:proofErr w:type="spellEnd"/>
      <w:r w:rsidRPr="000E42A5">
        <w:t xml:space="preserve"> condition compare</w:t>
      </w:r>
      <w:r w:rsidR="00C057B9" w:rsidRPr="000E42A5">
        <w:t>d</w:t>
      </w:r>
      <w:r w:rsidRPr="000E42A5">
        <w:t xml:space="preserve"> to the </w:t>
      </w:r>
      <w:proofErr w:type="spellStart"/>
      <w:r w:rsidRPr="000E42A5">
        <w:t>8Hz</w:t>
      </w:r>
      <w:proofErr w:type="spellEnd"/>
      <w:r w:rsidRPr="000E42A5">
        <w:t xml:space="preserve"> (</w:t>
      </w:r>
      <w:proofErr w:type="gramStart"/>
      <w:r w:rsidRPr="000E42A5">
        <w:rPr>
          <w:i/>
        </w:rPr>
        <w:t>t</w:t>
      </w:r>
      <w:r w:rsidRPr="000E42A5">
        <w:t>(</w:t>
      </w:r>
      <w:proofErr w:type="gramEnd"/>
      <w:r w:rsidRPr="000E42A5">
        <w:t xml:space="preserve">31)=2.22 </w:t>
      </w:r>
      <w:r w:rsidRPr="000E42A5">
        <w:rPr>
          <w:i/>
        </w:rPr>
        <w:t>p</w:t>
      </w:r>
      <w:r w:rsidRPr="000E42A5">
        <w:t xml:space="preserve">&lt;0.01) and </w:t>
      </w:r>
      <w:proofErr w:type="spellStart"/>
      <w:r w:rsidRPr="000E42A5">
        <w:t>12Hz</w:t>
      </w:r>
      <w:proofErr w:type="spellEnd"/>
      <w:r w:rsidRPr="000E42A5">
        <w:t xml:space="preserve">  (</w:t>
      </w:r>
      <w:r w:rsidRPr="000E42A5">
        <w:rPr>
          <w:i/>
        </w:rPr>
        <w:t>t</w:t>
      </w:r>
      <w:r w:rsidRPr="000E42A5">
        <w:t xml:space="preserve">(31)=4.04, </w:t>
      </w:r>
      <w:r w:rsidRPr="000E42A5">
        <w:rPr>
          <w:i/>
        </w:rPr>
        <w:t>p</w:t>
      </w:r>
      <w:r w:rsidRPr="000E42A5">
        <w:t xml:space="preserve">&lt;0.001) condition. The </w:t>
      </w:r>
      <w:proofErr w:type="spellStart"/>
      <w:r w:rsidRPr="000E42A5">
        <w:t>8Hz</w:t>
      </w:r>
      <w:proofErr w:type="spellEnd"/>
      <w:r w:rsidRPr="000E42A5">
        <w:t xml:space="preserve"> and the </w:t>
      </w:r>
      <w:proofErr w:type="spellStart"/>
      <w:r w:rsidRPr="000E42A5">
        <w:t>12Hz</w:t>
      </w:r>
      <w:proofErr w:type="spellEnd"/>
      <w:r w:rsidRPr="000E42A5">
        <w:t xml:space="preserve"> conditions did not differ from</w:t>
      </w:r>
      <w:r w:rsidR="00F06F71" w:rsidRPr="000E42A5">
        <w:t xml:space="preserve"> each other (p=0.287) (Figure </w:t>
      </w:r>
      <w:r w:rsidR="0046413C" w:rsidRPr="000E42A5">
        <w:t>3</w:t>
      </w:r>
      <w:r w:rsidRPr="000E42A5">
        <w:t>).</w:t>
      </w:r>
      <w:bookmarkStart w:id="17" w:name="_Toc398054363"/>
    </w:p>
    <w:p w14:paraId="38EF8EBE" w14:textId="77777777" w:rsidR="00D34D7D" w:rsidRDefault="00D34D7D" w:rsidP="0060531D">
      <w:pPr>
        <w:jc w:val="both"/>
        <w:rPr>
          <w:i/>
        </w:rPr>
      </w:pPr>
    </w:p>
    <w:tbl>
      <w:tblPr>
        <w:tblStyle w:val="TableGrid"/>
        <w:tblpPr w:leftFromText="180" w:rightFromText="180" w:vertAnchor="text" w:horzAnchor="page" w:tblpX="1883" w:tblpY="570"/>
        <w:tblW w:w="8213" w:type="dxa"/>
        <w:tblLook w:val="04A0" w:firstRow="1" w:lastRow="0" w:firstColumn="1" w:lastColumn="0" w:noHBand="0" w:noVBand="1"/>
      </w:tblPr>
      <w:tblGrid>
        <w:gridCol w:w="2978"/>
        <w:gridCol w:w="1047"/>
        <w:gridCol w:w="1047"/>
        <w:gridCol w:w="1047"/>
        <w:gridCol w:w="1047"/>
        <w:gridCol w:w="1047"/>
      </w:tblGrid>
      <w:tr w:rsidR="00122A6D" w:rsidRPr="006A3343" w14:paraId="091C0358" w14:textId="77777777" w:rsidTr="00122A6D">
        <w:trPr>
          <w:trHeight w:val="239"/>
        </w:trPr>
        <w:tc>
          <w:tcPr>
            <w:tcW w:w="0" w:type="auto"/>
          </w:tcPr>
          <w:p w14:paraId="1B1D0136" w14:textId="77777777" w:rsidR="00122A6D" w:rsidRPr="00C32F70" w:rsidRDefault="00122A6D" w:rsidP="00122A6D">
            <w:pPr>
              <w:rPr>
                <w:rFonts w:asciiTheme="majorHAnsi" w:hAnsiTheme="majorHAnsi" w:cs="Arial"/>
                <w:b/>
                <w:color w:val="000000"/>
                <w:lang w:val="en-US"/>
              </w:rPr>
            </w:pPr>
            <w:r w:rsidRPr="00C32F70">
              <w:rPr>
                <w:rFonts w:asciiTheme="majorHAnsi" w:hAnsiTheme="majorHAnsi" w:cs="Arial"/>
                <w:b/>
                <w:color w:val="000000"/>
                <w:lang w:val="en-US"/>
              </w:rPr>
              <w:t>Absolute Values</w:t>
            </w:r>
          </w:p>
        </w:tc>
        <w:tc>
          <w:tcPr>
            <w:tcW w:w="0" w:type="auto"/>
          </w:tcPr>
          <w:p w14:paraId="42C43D73" w14:textId="77777777" w:rsidR="00122A6D" w:rsidRPr="00C32F70" w:rsidRDefault="00122A6D" w:rsidP="00122A6D">
            <w:pPr>
              <w:rPr>
                <w:rFonts w:asciiTheme="majorHAnsi" w:hAnsiTheme="majorHAnsi" w:cs="Arial"/>
                <w:color w:val="000000"/>
                <w:lang w:val="en-US"/>
              </w:rPr>
            </w:pPr>
            <w:r w:rsidRPr="00C32F70">
              <w:rPr>
                <w:rFonts w:asciiTheme="majorHAnsi" w:hAnsiTheme="majorHAnsi" w:cs="Arial"/>
                <w:color w:val="000000"/>
                <w:lang w:val="en-US"/>
              </w:rPr>
              <w:t>6.68</w:t>
            </w:r>
          </w:p>
        </w:tc>
        <w:tc>
          <w:tcPr>
            <w:tcW w:w="0" w:type="auto"/>
          </w:tcPr>
          <w:p w14:paraId="7D762D87" w14:textId="77777777" w:rsidR="00122A6D" w:rsidRPr="00C32F70" w:rsidRDefault="00122A6D" w:rsidP="00122A6D">
            <w:pPr>
              <w:rPr>
                <w:rFonts w:asciiTheme="majorHAnsi" w:hAnsiTheme="majorHAnsi" w:cs="Arial"/>
                <w:color w:val="000000"/>
                <w:lang w:val="en-US"/>
              </w:rPr>
            </w:pPr>
            <w:r w:rsidRPr="00C32F70">
              <w:rPr>
                <w:rFonts w:asciiTheme="majorHAnsi" w:hAnsiTheme="majorHAnsi" w:cs="Arial"/>
                <w:color w:val="000000"/>
                <w:lang w:val="en-US"/>
              </w:rPr>
              <w:t>6.52</w:t>
            </w:r>
          </w:p>
        </w:tc>
        <w:tc>
          <w:tcPr>
            <w:tcW w:w="0" w:type="auto"/>
          </w:tcPr>
          <w:p w14:paraId="39BDA28F" w14:textId="77777777" w:rsidR="00122A6D" w:rsidRPr="00C32F70" w:rsidRDefault="00122A6D" w:rsidP="00122A6D">
            <w:pPr>
              <w:rPr>
                <w:rFonts w:asciiTheme="majorHAnsi" w:hAnsiTheme="majorHAnsi" w:cs="Arial"/>
                <w:color w:val="000000"/>
                <w:lang w:val="en-US"/>
              </w:rPr>
            </w:pPr>
            <w:r w:rsidRPr="00C32F70">
              <w:rPr>
                <w:rFonts w:asciiTheme="majorHAnsi" w:hAnsiTheme="majorHAnsi" w:cs="Arial"/>
                <w:color w:val="000000"/>
                <w:lang w:val="en-US"/>
              </w:rPr>
              <w:t>5.94</w:t>
            </w:r>
          </w:p>
        </w:tc>
        <w:tc>
          <w:tcPr>
            <w:tcW w:w="0" w:type="auto"/>
          </w:tcPr>
          <w:p w14:paraId="3B120E02" w14:textId="77777777" w:rsidR="00122A6D" w:rsidRPr="00C32F70" w:rsidRDefault="00122A6D" w:rsidP="00122A6D">
            <w:pPr>
              <w:rPr>
                <w:rFonts w:asciiTheme="majorHAnsi" w:hAnsiTheme="majorHAnsi" w:cs="Arial"/>
                <w:color w:val="000000"/>
                <w:lang w:val="en-US"/>
              </w:rPr>
            </w:pPr>
            <w:r w:rsidRPr="00C32F70">
              <w:rPr>
                <w:rFonts w:asciiTheme="majorHAnsi" w:hAnsiTheme="majorHAnsi" w:cs="Arial"/>
                <w:color w:val="000000"/>
                <w:lang w:val="en-US"/>
              </w:rPr>
              <w:t>5.52</w:t>
            </w:r>
          </w:p>
        </w:tc>
        <w:tc>
          <w:tcPr>
            <w:tcW w:w="0" w:type="auto"/>
          </w:tcPr>
          <w:p w14:paraId="3EB03632" w14:textId="77777777" w:rsidR="00122A6D" w:rsidRPr="00C32F70" w:rsidRDefault="00122A6D" w:rsidP="00122A6D">
            <w:pPr>
              <w:rPr>
                <w:rFonts w:asciiTheme="majorHAnsi" w:hAnsiTheme="majorHAnsi" w:cs="Arial"/>
                <w:color w:val="000000"/>
                <w:lang w:val="en-US"/>
              </w:rPr>
            </w:pPr>
            <w:r w:rsidRPr="00C32F70">
              <w:rPr>
                <w:rFonts w:asciiTheme="majorHAnsi" w:hAnsiTheme="majorHAnsi" w:cs="Arial"/>
                <w:color w:val="000000"/>
                <w:lang w:val="en-US"/>
              </w:rPr>
              <w:t>6.17</w:t>
            </w:r>
          </w:p>
        </w:tc>
      </w:tr>
    </w:tbl>
    <w:p w14:paraId="12B8FF05" w14:textId="77777777" w:rsidR="00122A6D" w:rsidRDefault="00122A6D" w:rsidP="00122A6D">
      <w:pPr>
        <w:jc w:val="both"/>
      </w:pPr>
      <w:r>
        <w:t xml:space="preserve">Table </w:t>
      </w:r>
      <w:proofErr w:type="spellStart"/>
      <w:r>
        <w:t>2a</w:t>
      </w:r>
      <w:proofErr w:type="spellEnd"/>
      <w:r>
        <w:t xml:space="preserve">. </w:t>
      </w:r>
    </w:p>
    <w:p w14:paraId="5E1C1132" w14:textId="77777777" w:rsidR="00122A6D" w:rsidRPr="00565234" w:rsidRDefault="00122A6D" w:rsidP="00122A6D">
      <w:pPr>
        <w:jc w:val="both"/>
      </w:pPr>
    </w:p>
    <w:p w14:paraId="75CC95B6" w14:textId="77777777" w:rsidR="00122A6D" w:rsidRDefault="00122A6D" w:rsidP="00122A6D">
      <w:pPr>
        <w:jc w:val="both"/>
      </w:pPr>
      <w:proofErr w:type="spellStart"/>
      <w:r>
        <w:t>Tabel</w:t>
      </w:r>
      <w:proofErr w:type="spellEnd"/>
      <w:r>
        <w:t xml:space="preserve"> </w:t>
      </w:r>
      <w:proofErr w:type="spellStart"/>
      <w:r>
        <w:t>2b</w:t>
      </w:r>
      <w:proofErr w:type="spellEnd"/>
      <w:r>
        <w:t xml:space="preserve">. </w:t>
      </w:r>
    </w:p>
    <w:p w14:paraId="44984C32" w14:textId="77777777" w:rsidR="00122A6D" w:rsidRPr="00565234" w:rsidRDefault="00122A6D" w:rsidP="00122A6D">
      <w:pPr>
        <w:jc w:val="both"/>
      </w:pPr>
    </w:p>
    <w:tbl>
      <w:tblPr>
        <w:tblStyle w:val="TableGrid"/>
        <w:tblW w:w="8316" w:type="dxa"/>
        <w:tblLayout w:type="fixed"/>
        <w:tblLook w:val="04A0" w:firstRow="1" w:lastRow="0" w:firstColumn="1" w:lastColumn="0" w:noHBand="0" w:noVBand="1"/>
      </w:tblPr>
      <w:tblGrid>
        <w:gridCol w:w="1383"/>
        <w:gridCol w:w="1590"/>
        <w:gridCol w:w="1375"/>
        <w:gridCol w:w="863"/>
        <w:gridCol w:w="1560"/>
        <w:gridCol w:w="1534"/>
        <w:gridCol w:w="11"/>
      </w:tblGrid>
      <w:tr w:rsidR="00122A6D" w14:paraId="766459B4" w14:textId="77777777" w:rsidTr="00122A6D">
        <w:trPr>
          <w:trHeight w:val="270"/>
        </w:trPr>
        <w:tc>
          <w:tcPr>
            <w:tcW w:w="8316" w:type="dxa"/>
            <w:gridSpan w:val="7"/>
          </w:tcPr>
          <w:p w14:paraId="21AFF55B" w14:textId="77777777" w:rsidR="00122A6D" w:rsidRPr="008A151B" w:rsidRDefault="00122A6D" w:rsidP="00122A6D">
            <w:pPr>
              <w:jc w:val="center"/>
              <w:rPr>
                <w:b/>
              </w:rPr>
            </w:pPr>
            <w:r w:rsidRPr="008A151B">
              <w:rPr>
                <w:b/>
              </w:rPr>
              <w:t>Adjusted Pain Ratings – Visual Condition vs. Control</w:t>
            </w:r>
          </w:p>
        </w:tc>
      </w:tr>
      <w:tr w:rsidR="00122A6D" w14:paraId="7A5FAA91" w14:textId="77777777" w:rsidTr="00122A6D">
        <w:trPr>
          <w:gridAfter w:val="1"/>
          <w:wAfter w:w="11" w:type="dxa"/>
          <w:trHeight w:val="819"/>
        </w:trPr>
        <w:tc>
          <w:tcPr>
            <w:tcW w:w="1383" w:type="dxa"/>
          </w:tcPr>
          <w:p w14:paraId="02D250B2" w14:textId="77777777" w:rsidR="00122A6D" w:rsidRDefault="00122A6D" w:rsidP="00122A6D">
            <w:r>
              <w:t>Condition</w:t>
            </w:r>
          </w:p>
        </w:tc>
        <w:tc>
          <w:tcPr>
            <w:tcW w:w="1590" w:type="dxa"/>
          </w:tcPr>
          <w:p w14:paraId="596E6B58" w14:textId="77777777" w:rsidR="00122A6D" w:rsidRDefault="00122A6D" w:rsidP="00122A6D">
            <w:r>
              <w:t>Adjusted Differences</w:t>
            </w:r>
          </w:p>
        </w:tc>
        <w:tc>
          <w:tcPr>
            <w:tcW w:w="1375" w:type="dxa"/>
          </w:tcPr>
          <w:p w14:paraId="7C18EF07" w14:textId="77777777" w:rsidR="00122A6D" w:rsidRDefault="00122A6D" w:rsidP="00122A6D">
            <w:r>
              <w:t>Standard Error</w:t>
            </w:r>
          </w:p>
        </w:tc>
        <w:tc>
          <w:tcPr>
            <w:tcW w:w="863" w:type="dxa"/>
          </w:tcPr>
          <w:p w14:paraId="6396CB23" w14:textId="77777777" w:rsidR="00122A6D" w:rsidRDefault="00122A6D" w:rsidP="00122A6D">
            <w:proofErr w:type="gramStart"/>
            <w:r>
              <w:t>t</w:t>
            </w:r>
            <w:proofErr w:type="gramEnd"/>
          </w:p>
        </w:tc>
        <w:tc>
          <w:tcPr>
            <w:tcW w:w="1560" w:type="dxa"/>
          </w:tcPr>
          <w:p w14:paraId="2AFBF7A0" w14:textId="77777777" w:rsidR="00122A6D" w:rsidRDefault="00122A6D" w:rsidP="00122A6D">
            <w:r>
              <w:t xml:space="preserve">Effect Size </w:t>
            </w:r>
          </w:p>
        </w:tc>
        <w:tc>
          <w:tcPr>
            <w:tcW w:w="1534" w:type="dxa"/>
          </w:tcPr>
          <w:p w14:paraId="1F577CE9" w14:textId="77777777" w:rsidR="00122A6D" w:rsidRDefault="00122A6D" w:rsidP="00122A6D">
            <w:r>
              <w:t>Significance (2-tailed)</w:t>
            </w:r>
          </w:p>
        </w:tc>
      </w:tr>
      <w:tr w:rsidR="00122A6D" w14:paraId="3226C07D" w14:textId="77777777" w:rsidTr="00122A6D">
        <w:trPr>
          <w:gridAfter w:val="1"/>
          <w:wAfter w:w="11" w:type="dxa"/>
          <w:trHeight w:val="270"/>
        </w:trPr>
        <w:tc>
          <w:tcPr>
            <w:tcW w:w="1383" w:type="dxa"/>
          </w:tcPr>
          <w:p w14:paraId="431F7828" w14:textId="77777777" w:rsidR="00122A6D" w:rsidRDefault="00122A6D" w:rsidP="00122A6D">
            <w:proofErr w:type="spellStart"/>
            <w:r>
              <w:t>8Hz</w:t>
            </w:r>
            <w:proofErr w:type="spellEnd"/>
          </w:p>
        </w:tc>
        <w:tc>
          <w:tcPr>
            <w:tcW w:w="1590" w:type="dxa"/>
          </w:tcPr>
          <w:p w14:paraId="29517D8F" w14:textId="77777777" w:rsidR="00122A6D" w:rsidRDefault="00122A6D" w:rsidP="00122A6D">
            <w:r w:rsidRPr="00665124">
              <w:t>0.</w:t>
            </w:r>
            <w:r>
              <w:t>60</w:t>
            </w:r>
          </w:p>
        </w:tc>
        <w:tc>
          <w:tcPr>
            <w:tcW w:w="1375" w:type="dxa"/>
          </w:tcPr>
          <w:p w14:paraId="364AA76C" w14:textId="77777777" w:rsidR="00122A6D" w:rsidRDefault="00122A6D" w:rsidP="00122A6D">
            <w:r>
              <w:t>0.20</w:t>
            </w:r>
          </w:p>
        </w:tc>
        <w:tc>
          <w:tcPr>
            <w:tcW w:w="863" w:type="dxa"/>
          </w:tcPr>
          <w:p w14:paraId="6905B738" w14:textId="77777777" w:rsidR="00122A6D" w:rsidRDefault="00122A6D" w:rsidP="00122A6D">
            <w:r>
              <w:t>2.28</w:t>
            </w:r>
          </w:p>
        </w:tc>
        <w:tc>
          <w:tcPr>
            <w:tcW w:w="1560" w:type="dxa"/>
          </w:tcPr>
          <w:p w14:paraId="1B52C925" w14:textId="77777777" w:rsidR="00122A6D" w:rsidRDefault="00122A6D" w:rsidP="00122A6D">
            <w:r>
              <w:t>0.59</w:t>
            </w:r>
          </w:p>
        </w:tc>
        <w:tc>
          <w:tcPr>
            <w:tcW w:w="1534" w:type="dxa"/>
          </w:tcPr>
          <w:p w14:paraId="51FB5633" w14:textId="77777777" w:rsidR="00122A6D" w:rsidRDefault="00122A6D" w:rsidP="00122A6D">
            <w:proofErr w:type="gramStart"/>
            <w:r w:rsidRPr="00C75ADE">
              <w:rPr>
                <w:i/>
              </w:rPr>
              <w:t>p</w:t>
            </w:r>
            <w:proofErr w:type="gramEnd"/>
            <w:r w:rsidRPr="00665124">
              <w:t>&lt;0.01</w:t>
            </w:r>
          </w:p>
        </w:tc>
      </w:tr>
      <w:tr w:rsidR="00122A6D" w14:paraId="25299DAC" w14:textId="77777777" w:rsidTr="00122A6D">
        <w:trPr>
          <w:gridAfter w:val="1"/>
          <w:wAfter w:w="11" w:type="dxa"/>
          <w:trHeight w:val="258"/>
        </w:trPr>
        <w:tc>
          <w:tcPr>
            <w:tcW w:w="1383" w:type="dxa"/>
          </w:tcPr>
          <w:p w14:paraId="13B34CB6" w14:textId="77777777" w:rsidR="00122A6D" w:rsidRDefault="00122A6D" w:rsidP="00122A6D">
            <w:proofErr w:type="spellStart"/>
            <w:r>
              <w:t>10Hz</w:t>
            </w:r>
            <w:proofErr w:type="spellEnd"/>
          </w:p>
        </w:tc>
        <w:tc>
          <w:tcPr>
            <w:tcW w:w="1590" w:type="dxa"/>
          </w:tcPr>
          <w:p w14:paraId="609298AA" w14:textId="77777777" w:rsidR="00122A6D" w:rsidRDefault="00122A6D" w:rsidP="00122A6D">
            <w:r w:rsidRPr="00665124">
              <w:t>1.1</w:t>
            </w:r>
            <w:r>
              <w:t>2</w:t>
            </w:r>
          </w:p>
        </w:tc>
        <w:tc>
          <w:tcPr>
            <w:tcW w:w="1375" w:type="dxa"/>
          </w:tcPr>
          <w:p w14:paraId="72F79496" w14:textId="77777777" w:rsidR="00122A6D" w:rsidRDefault="00122A6D" w:rsidP="00122A6D">
            <w:r>
              <w:t>0.18</w:t>
            </w:r>
          </w:p>
        </w:tc>
        <w:tc>
          <w:tcPr>
            <w:tcW w:w="863" w:type="dxa"/>
          </w:tcPr>
          <w:p w14:paraId="1F0C2EBD" w14:textId="77777777" w:rsidR="00122A6D" w:rsidRDefault="00122A6D" w:rsidP="00122A6D">
            <w:r>
              <w:t>5.32</w:t>
            </w:r>
          </w:p>
        </w:tc>
        <w:tc>
          <w:tcPr>
            <w:tcW w:w="1560" w:type="dxa"/>
          </w:tcPr>
          <w:p w14:paraId="3169C009" w14:textId="77777777" w:rsidR="00122A6D" w:rsidRDefault="00122A6D" w:rsidP="00122A6D">
            <w:r>
              <w:t>1.01</w:t>
            </w:r>
          </w:p>
        </w:tc>
        <w:tc>
          <w:tcPr>
            <w:tcW w:w="1534" w:type="dxa"/>
          </w:tcPr>
          <w:p w14:paraId="40F8D5A9" w14:textId="77777777" w:rsidR="00122A6D" w:rsidRDefault="00122A6D" w:rsidP="00122A6D">
            <w:proofErr w:type="gramStart"/>
            <w:r w:rsidRPr="00C75ADE">
              <w:rPr>
                <w:i/>
              </w:rPr>
              <w:t>p</w:t>
            </w:r>
            <w:proofErr w:type="gramEnd"/>
            <w:r>
              <w:t>&lt;0.001</w:t>
            </w:r>
          </w:p>
        </w:tc>
      </w:tr>
      <w:tr w:rsidR="00122A6D" w14:paraId="59DA8290" w14:textId="77777777" w:rsidTr="00122A6D">
        <w:trPr>
          <w:gridAfter w:val="1"/>
          <w:wAfter w:w="11" w:type="dxa"/>
          <w:trHeight w:val="283"/>
        </w:trPr>
        <w:tc>
          <w:tcPr>
            <w:tcW w:w="1383" w:type="dxa"/>
          </w:tcPr>
          <w:p w14:paraId="48928AD4" w14:textId="77777777" w:rsidR="00122A6D" w:rsidRDefault="00122A6D" w:rsidP="00122A6D">
            <w:proofErr w:type="spellStart"/>
            <w:r>
              <w:t>12Hz</w:t>
            </w:r>
            <w:proofErr w:type="spellEnd"/>
          </w:p>
        </w:tc>
        <w:tc>
          <w:tcPr>
            <w:tcW w:w="1590" w:type="dxa"/>
          </w:tcPr>
          <w:p w14:paraId="38E4BB76" w14:textId="77777777" w:rsidR="00122A6D" w:rsidRDefault="00122A6D" w:rsidP="00122A6D">
            <w:r w:rsidRPr="00665124">
              <w:t>0.3</w:t>
            </w:r>
            <w:r>
              <w:t>5</w:t>
            </w:r>
          </w:p>
        </w:tc>
        <w:tc>
          <w:tcPr>
            <w:tcW w:w="1375" w:type="dxa"/>
          </w:tcPr>
          <w:p w14:paraId="39F86C8B" w14:textId="77777777" w:rsidR="00122A6D" w:rsidRDefault="00122A6D" w:rsidP="00122A6D">
            <w:r>
              <w:t>0.09</w:t>
            </w:r>
          </w:p>
        </w:tc>
        <w:tc>
          <w:tcPr>
            <w:tcW w:w="863" w:type="dxa"/>
          </w:tcPr>
          <w:p w14:paraId="0A68DFB3" w14:textId="77777777" w:rsidR="00122A6D" w:rsidRDefault="00122A6D" w:rsidP="00122A6D">
            <w:r>
              <w:t>2.59</w:t>
            </w:r>
          </w:p>
        </w:tc>
        <w:tc>
          <w:tcPr>
            <w:tcW w:w="1560" w:type="dxa"/>
          </w:tcPr>
          <w:p w14:paraId="745A8947" w14:textId="77777777" w:rsidR="00122A6D" w:rsidRDefault="00122A6D" w:rsidP="00122A6D">
            <w:r>
              <w:t>0.70</w:t>
            </w:r>
          </w:p>
        </w:tc>
        <w:tc>
          <w:tcPr>
            <w:tcW w:w="1534" w:type="dxa"/>
          </w:tcPr>
          <w:p w14:paraId="50514BEC" w14:textId="77777777" w:rsidR="00122A6D" w:rsidRDefault="00122A6D" w:rsidP="00122A6D">
            <w:proofErr w:type="gramStart"/>
            <w:r w:rsidRPr="00C75ADE">
              <w:rPr>
                <w:i/>
              </w:rPr>
              <w:t>p</w:t>
            </w:r>
            <w:proofErr w:type="gramEnd"/>
            <w:r>
              <w:t>&lt;0.01</w:t>
            </w:r>
          </w:p>
        </w:tc>
      </w:tr>
    </w:tbl>
    <w:p w14:paraId="2ECFA262" w14:textId="77777777" w:rsidR="00122A6D" w:rsidRDefault="00122A6D" w:rsidP="00122A6D"/>
    <w:p w14:paraId="6E955BCC" w14:textId="77777777" w:rsidR="00122A6D" w:rsidRDefault="00122A6D" w:rsidP="00122A6D">
      <w:r w:rsidRPr="00665124">
        <w:rPr>
          <w:rFonts w:ascii="Times New Roman" w:hAnsi="Times New Roman"/>
          <w:noProof/>
          <w:lang w:val="en-US"/>
        </w:rPr>
        <mc:AlternateContent>
          <mc:Choice Requires="wps">
            <w:drawing>
              <wp:inline distT="0" distB="0" distL="0" distR="0" wp14:anchorId="72EF84E9" wp14:editId="69CADCBF">
                <wp:extent cx="5270500" cy="1755321"/>
                <wp:effectExtent l="0" t="0" r="38100" b="22860"/>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70500" cy="1755321"/>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A1AB6E" w14:textId="77777777" w:rsidR="00122A6D" w:rsidRDefault="00122A6D" w:rsidP="00122A6D">
                            <w:pPr>
                              <w:jc w:val="both"/>
                            </w:pPr>
                            <w:r>
                              <w:rPr>
                                <w:b/>
                              </w:rPr>
                              <w:t xml:space="preserve">Table </w:t>
                            </w:r>
                            <w:proofErr w:type="spellStart"/>
                            <w:r>
                              <w:rPr>
                                <w:b/>
                              </w:rPr>
                              <w:t>2a</w:t>
                            </w:r>
                            <w:proofErr w:type="spellEnd"/>
                            <w:r>
                              <w:rPr>
                                <w:b/>
                              </w:rPr>
                              <w:t xml:space="preserve"> </w:t>
                            </w:r>
                            <w:r>
                              <w:rPr>
                                <w:rFonts w:asciiTheme="majorHAnsi" w:hAnsiTheme="majorHAnsi"/>
                              </w:rPr>
                              <w:t xml:space="preserve">shows the average absolute pain ratings at baseline, following </w:t>
                            </w:r>
                            <w:proofErr w:type="spellStart"/>
                            <w:r>
                              <w:rPr>
                                <w:rFonts w:asciiTheme="majorHAnsi" w:hAnsiTheme="majorHAnsi"/>
                              </w:rPr>
                              <w:t>1Hz</w:t>
                            </w:r>
                            <w:proofErr w:type="spellEnd"/>
                            <w:r>
                              <w:rPr>
                                <w:rFonts w:asciiTheme="majorHAnsi" w:hAnsiTheme="majorHAnsi"/>
                              </w:rPr>
                              <w:t xml:space="preserve"> control stimulation, and </w:t>
                            </w:r>
                            <w:proofErr w:type="spellStart"/>
                            <w:r>
                              <w:rPr>
                                <w:rFonts w:asciiTheme="majorHAnsi" w:hAnsiTheme="majorHAnsi"/>
                              </w:rPr>
                              <w:t>8Hz</w:t>
                            </w:r>
                            <w:proofErr w:type="spellEnd"/>
                            <w:r>
                              <w:rPr>
                                <w:rFonts w:asciiTheme="majorHAnsi" w:hAnsiTheme="majorHAnsi"/>
                              </w:rPr>
                              <w:t xml:space="preserve">, </w:t>
                            </w:r>
                            <w:proofErr w:type="spellStart"/>
                            <w:r>
                              <w:rPr>
                                <w:rFonts w:asciiTheme="majorHAnsi" w:hAnsiTheme="majorHAnsi"/>
                              </w:rPr>
                              <w:t>10Hz</w:t>
                            </w:r>
                            <w:proofErr w:type="spellEnd"/>
                            <w:r>
                              <w:rPr>
                                <w:rFonts w:asciiTheme="majorHAnsi" w:hAnsiTheme="majorHAnsi"/>
                              </w:rPr>
                              <w:t xml:space="preserve"> and </w:t>
                            </w:r>
                            <w:proofErr w:type="spellStart"/>
                            <w:r>
                              <w:rPr>
                                <w:rFonts w:asciiTheme="majorHAnsi" w:hAnsiTheme="majorHAnsi"/>
                              </w:rPr>
                              <w:t>12Hz</w:t>
                            </w:r>
                            <w:proofErr w:type="spellEnd"/>
                            <w:r>
                              <w:rPr>
                                <w:rFonts w:asciiTheme="majorHAnsi" w:hAnsiTheme="majorHAnsi"/>
                              </w:rPr>
                              <w:t xml:space="preserve"> visual entrainment. </w:t>
                            </w:r>
                            <w:r w:rsidRPr="00022A62">
                              <w:rPr>
                                <w:rFonts w:asciiTheme="majorHAnsi" w:hAnsiTheme="majorHAnsi"/>
                                <w:b/>
                              </w:rPr>
                              <w:t xml:space="preserve">Table </w:t>
                            </w:r>
                            <w:proofErr w:type="spellStart"/>
                            <w:r>
                              <w:rPr>
                                <w:rFonts w:asciiTheme="majorHAnsi" w:hAnsiTheme="majorHAnsi"/>
                                <w:b/>
                              </w:rPr>
                              <w:t>2</w:t>
                            </w:r>
                            <w:r w:rsidRPr="009D373E">
                              <w:rPr>
                                <w:rFonts w:asciiTheme="majorHAnsi" w:hAnsiTheme="majorHAnsi"/>
                                <w:b/>
                              </w:rPr>
                              <w:t>b</w:t>
                            </w:r>
                            <w:proofErr w:type="spellEnd"/>
                            <w:r>
                              <w:rPr>
                                <w:rFonts w:asciiTheme="majorHAnsi" w:hAnsiTheme="majorHAnsi"/>
                                <w:b/>
                              </w:rPr>
                              <w:t xml:space="preserve"> </w:t>
                            </w:r>
                            <w:r>
                              <w:rPr>
                                <w:rFonts w:asciiTheme="majorHAnsi" w:hAnsiTheme="majorHAnsi"/>
                              </w:rPr>
                              <w:t xml:space="preserve">reveals the mixed linear model adjusted pain ratings, taking into account baseline pain ratings as a covariate and </w:t>
                            </w:r>
                            <w:r w:rsidRPr="00665124">
                              <w:t xml:space="preserve">the </w:t>
                            </w:r>
                            <w:r>
                              <w:t xml:space="preserve">stimulation </w:t>
                            </w:r>
                            <w:r w:rsidRPr="00665124">
                              <w:t>frequency</w:t>
                            </w:r>
                            <w:r>
                              <w:t xml:space="preserve"> and order of entrainment</w:t>
                            </w:r>
                            <w:r w:rsidRPr="00665124">
                              <w:t xml:space="preserve"> </w:t>
                            </w:r>
                            <w:r>
                              <w:t>as factors. P</w:t>
                            </w:r>
                            <w:r w:rsidRPr="00665124">
                              <w:t>ain ratings</w:t>
                            </w:r>
                            <w:r>
                              <w:t xml:space="preserve"> following all three entrainment conditions </w:t>
                            </w:r>
                            <w:r w:rsidRPr="00665124">
                              <w:t>were signi</w:t>
                            </w:r>
                            <w:r>
                              <w:t>ficantly lower than control. W</w:t>
                            </w:r>
                            <w:r w:rsidRPr="00665124">
                              <w:t xml:space="preserve">hen refitting the model, pain ratings were significantly </w:t>
                            </w:r>
                            <w:r>
                              <w:t xml:space="preserve">lower </w:t>
                            </w:r>
                            <w:r w:rsidRPr="00665124">
                              <w:t xml:space="preserve">in the </w:t>
                            </w:r>
                            <w:proofErr w:type="spellStart"/>
                            <w:r w:rsidRPr="00665124">
                              <w:t>10Hz</w:t>
                            </w:r>
                            <w:proofErr w:type="spellEnd"/>
                            <w:r w:rsidRPr="00665124">
                              <w:t xml:space="preserve"> condition compare</w:t>
                            </w:r>
                            <w:r>
                              <w:t>d</w:t>
                            </w:r>
                            <w:r w:rsidRPr="00665124">
                              <w:t xml:space="preserve"> to the </w:t>
                            </w:r>
                            <w:proofErr w:type="spellStart"/>
                            <w:r w:rsidRPr="00665124">
                              <w:t>8Hz</w:t>
                            </w:r>
                            <w:proofErr w:type="spellEnd"/>
                            <w:r w:rsidRPr="00665124">
                              <w:t xml:space="preserve"> (</w:t>
                            </w:r>
                            <w:proofErr w:type="gramStart"/>
                            <w:r w:rsidRPr="00C75ADE">
                              <w:rPr>
                                <w:i/>
                              </w:rPr>
                              <w:t>t</w:t>
                            </w:r>
                            <w:r>
                              <w:t>(</w:t>
                            </w:r>
                            <w:proofErr w:type="gramEnd"/>
                            <w:r>
                              <w:t xml:space="preserve">31)=2.22 </w:t>
                            </w:r>
                            <w:r w:rsidRPr="00C75ADE">
                              <w:rPr>
                                <w:i/>
                              </w:rPr>
                              <w:t>p</w:t>
                            </w:r>
                            <w:r>
                              <w:t>&lt;0.01</w:t>
                            </w:r>
                            <w:r w:rsidRPr="00665124">
                              <w:t xml:space="preserve">) and </w:t>
                            </w:r>
                            <w:proofErr w:type="spellStart"/>
                            <w:r w:rsidRPr="00665124">
                              <w:t>12Hz</w:t>
                            </w:r>
                            <w:proofErr w:type="spellEnd"/>
                            <w:r w:rsidRPr="00665124">
                              <w:t xml:space="preserve">  (</w:t>
                            </w:r>
                            <w:r w:rsidRPr="00C75ADE">
                              <w:rPr>
                                <w:i/>
                              </w:rPr>
                              <w:t>t</w:t>
                            </w:r>
                            <w:r>
                              <w:t xml:space="preserve">(31)=4.04, </w:t>
                            </w:r>
                            <w:r w:rsidRPr="00905FF1">
                              <w:rPr>
                                <w:i/>
                              </w:rPr>
                              <w:t>p</w:t>
                            </w:r>
                            <w:r w:rsidRPr="00665124">
                              <w:t>&lt;0.001) condition</w:t>
                            </w:r>
                            <w:r>
                              <w:t>s</w:t>
                            </w:r>
                            <w:r w:rsidRPr="00665124">
                              <w:t xml:space="preserve">. The </w:t>
                            </w:r>
                            <w:proofErr w:type="spellStart"/>
                            <w:r w:rsidRPr="00665124">
                              <w:t>8Hz</w:t>
                            </w:r>
                            <w:proofErr w:type="spellEnd"/>
                            <w:r w:rsidRPr="00665124">
                              <w:t xml:space="preserve"> and the </w:t>
                            </w:r>
                            <w:proofErr w:type="spellStart"/>
                            <w:r w:rsidRPr="00665124">
                              <w:t>12Hz</w:t>
                            </w:r>
                            <w:proofErr w:type="spellEnd"/>
                            <w:r w:rsidRPr="00665124">
                              <w:t xml:space="preserve"> conditions did not differ fro</w:t>
                            </w:r>
                            <w:r>
                              <w:t xml:space="preserve">m each other (p=0.287). </w:t>
                            </w:r>
                          </w:p>
                          <w:p w14:paraId="593A7B64" w14:textId="77777777" w:rsidR="00122A6D" w:rsidRPr="00006064" w:rsidRDefault="00122A6D" w:rsidP="00122A6D">
                            <w:pPr>
                              <w:jc w:val="both"/>
                              <w:rPr>
                                <w:rFonts w:asciiTheme="majorHAnsi" w:hAnsiTheme="majorHAnsi"/>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29" type="#_x0000_t202" style="width:415pt;height:138.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" filled="f" strokecolor="black [3213]">
                <v:path arrowok="t"/>
                <v:textbox>
                  <w:txbxContent>
                    <w:p w14:paraId="54A1AB6E" w14:textId="77777777" w:rsidR="00122A6D" w:rsidRDefault="00122A6D" w:rsidP="00122A6D">
                      <w:pPr>
                        <w:jc w:val="both"/>
                      </w:pPr>
                      <w:r>
                        <w:rPr>
                          <w:b/>
                        </w:rPr>
                        <w:t xml:space="preserve">Table </w:t>
                      </w:r>
                      <w:proofErr w:type="spellStart"/>
                      <w:r>
                        <w:rPr>
                          <w:b/>
                        </w:rPr>
                        <w:t>2a</w:t>
                      </w:r>
                      <w:proofErr w:type="spellEnd"/>
                      <w:r>
                        <w:rPr>
                          <w:b/>
                        </w:rPr>
                        <w:t xml:space="preserve"> </w:t>
                      </w:r>
                      <w:r>
                        <w:rPr>
                          <w:rFonts w:asciiTheme="majorHAnsi" w:hAnsiTheme="majorHAnsi"/>
                        </w:rPr>
                        <w:t xml:space="preserve">shows the average absolute pain ratings at baseline, following </w:t>
                      </w:r>
                      <w:proofErr w:type="spellStart"/>
                      <w:r>
                        <w:rPr>
                          <w:rFonts w:asciiTheme="majorHAnsi" w:hAnsiTheme="majorHAnsi"/>
                        </w:rPr>
                        <w:t>1Hz</w:t>
                      </w:r>
                      <w:proofErr w:type="spellEnd"/>
                      <w:r>
                        <w:rPr>
                          <w:rFonts w:asciiTheme="majorHAnsi" w:hAnsiTheme="majorHAnsi"/>
                        </w:rPr>
                        <w:t xml:space="preserve"> control stimulation, and </w:t>
                      </w:r>
                      <w:proofErr w:type="spellStart"/>
                      <w:r>
                        <w:rPr>
                          <w:rFonts w:asciiTheme="majorHAnsi" w:hAnsiTheme="majorHAnsi"/>
                        </w:rPr>
                        <w:t>8Hz</w:t>
                      </w:r>
                      <w:proofErr w:type="spellEnd"/>
                      <w:r>
                        <w:rPr>
                          <w:rFonts w:asciiTheme="majorHAnsi" w:hAnsiTheme="majorHAnsi"/>
                        </w:rPr>
                        <w:t xml:space="preserve">, </w:t>
                      </w:r>
                      <w:proofErr w:type="spellStart"/>
                      <w:r>
                        <w:rPr>
                          <w:rFonts w:asciiTheme="majorHAnsi" w:hAnsiTheme="majorHAnsi"/>
                        </w:rPr>
                        <w:t>10Hz</w:t>
                      </w:r>
                      <w:proofErr w:type="spellEnd"/>
                      <w:r>
                        <w:rPr>
                          <w:rFonts w:asciiTheme="majorHAnsi" w:hAnsiTheme="majorHAnsi"/>
                        </w:rPr>
                        <w:t xml:space="preserve"> and </w:t>
                      </w:r>
                      <w:proofErr w:type="spellStart"/>
                      <w:r>
                        <w:rPr>
                          <w:rFonts w:asciiTheme="majorHAnsi" w:hAnsiTheme="majorHAnsi"/>
                        </w:rPr>
                        <w:t>12Hz</w:t>
                      </w:r>
                      <w:proofErr w:type="spellEnd"/>
                      <w:r>
                        <w:rPr>
                          <w:rFonts w:asciiTheme="majorHAnsi" w:hAnsiTheme="majorHAnsi"/>
                        </w:rPr>
                        <w:t xml:space="preserve"> visual entrainment. </w:t>
                      </w:r>
                      <w:r w:rsidRPr="00022A62">
                        <w:rPr>
                          <w:rFonts w:asciiTheme="majorHAnsi" w:hAnsiTheme="majorHAnsi"/>
                          <w:b/>
                        </w:rPr>
                        <w:t xml:space="preserve">Table </w:t>
                      </w:r>
                      <w:proofErr w:type="spellStart"/>
                      <w:r>
                        <w:rPr>
                          <w:rFonts w:asciiTheme="majorHAnsi" w:hAnsiTheme="majorHAnsi"/>
                          <w:b/>
                        </w:rPr>
                        <w:t>2</w:t>
                      </w:r>
                      <w:r w:rsidRPr="009D373E">
                        <w:rPr>
                          <w:rFonts w:asciiTheme="majorHAnsi" w:hAnsiTheme="majorHAnsi"/>
                          <w:b/>
                        </w:rPr>
                        <w:t>b</w:t>
                      </w:r>
                      <w:proofErr w:type="spellEnd"/>
                      <w:r>
                        <w:rPr>
                          <w:rFonts w:asciiTheme="majorHAnsi" w:hAnsiTheme="majorHAnsi"/>
                          <w:b/>
                        </w:rPr>
                        <w:t xml:space="preserve"> </w:t>
                      </w:r>
                      <w:r>
                        <w:rPr>
                          <w:rFonts w:asciiTheme="majorHAnsi" w:hAnsiTheme="majorHAnsi"/>
                        </w:rPr>
                        <w:t xml:space="preserve">reveals the mixed linear model adjusted pain ratings, taking into account baseline pain ratings as a covariate and </w:t>
                      </w:r>
                      <w:r w:rsidRPr="00665124">
                        <w:t xml:space="preserve">the </w:t>
                      </w:r>
                      <w:r>
                        <w:t xml:space="preserve">stimulation </w:t>
                      </w:r>
                      <w:r w:rsidRPr="00665124">
                        <w:t>frequency</w:t>
                      </w:r>
                      <w:r>
                        <w:t xml:space="preserve"> and order of entrainment</w:t>
                      </w:r>
                      <w:r w:rsidRPr="00665124">
                        <w:t xml:space="preserve"> </w:t>
                      </w:r>
                      <w:r>
                        <w:t>as factors. P</w:t>
                      </w:r>
                      <w:r w:rsidRPr="00665124">
                        <w:t>ain ratings</w:t>
                      </w:r>
                      <w:r>
                        <w:t xml:space="preserve"> following all three entrainment conditions </w:t>
                      </w:r>
                      <w:r w:rsidRPr="00665124">
                        <w:t>were signi</w:t>
                      </w:r>
                      <w:r>
                        <w:t>ficantly lower than control. W</w:t>
                      </w:r>
                      <w:r w:rsidRPr="00665124">
                        <w:t xml:space="preserve">hen refitting the model, pain ratings were significantly </w:t>
                      </w:r>
                      <w:r>
                        <w:t xml:space="preserve">lower </w:t>
                      </w:r>
                      <w:r w:rsidRPr="00665124">
                        <w:t xml:space="preserve">in the </w:t>
                      </w:r>
                      <w:proofErr w:type="spellStart"/>
                      <w:r w:rsidRPr="00665124">
                        <w:t>10Hz</w:t>
                      </w:r>
                      <w:proofErr w:type="spellEnd"/>
                      <w:r w:rsidRPr="00665124">
                        <w:t xml:space="preserve"> condition compare</w:t>
                      </w:r>
                      <w:r>
                        <w:t>d</w:t>
                      </w:r>
                      <w:r w:rsidRPr="00665124">
                        <w:t xml:space="preserve"> to the </w:t>
                      </w:r>
                      <w:proofErr w:type="spellStart"/>
                      <w:r w:rsidRPr="00665124">
                        <w:t>8Hz</w:t>
                      </w:r>
                      <w:proofErr w:type="spellEnd"/>
                      <w:r w:rsidRPr="00665124">
                        <w:t xml:space="preserve"> (</w:t>
                      </w:r>
                      <w:proofErr w:type="gramStart"/>
                      <w:r w:rsidRPr="00C75ADE">
                        <w:rPr>
                          <w:i/>
                        </w:rPr>
                        <w:t>t</w:t>
                      </w:r>
                      <w:r>
                        <w:t>(</w:t>
                      </w:r>
                      <w:proofErr w:type="gramEnd"/>
                      <w:r>
                        <w:t xml:space="preserve">31)=2.22 </w:t>
                      </w:r>
                      <w:r w:rsidRPr="00C75ADE">
                        <w:rPr>
                          <w:i/>
                        </w:rPr>
                        <w:t>p</w:t>
                      </w:r>
                      <w:r>
                        <w:t>&lt;0.01</w:t>
                      </w:r>
                      <w:r w:rsidRPr="00665124">
                        <w:t xml:space="preserve">) and </w:t>
                      </w:r>
                      <w:proofErr w:type="spellStart"/>
                      <w:r w:rsidRPr="00665124">
                        <w:t>12Hz</w:t>
                      </w:r>
                      <w:proofErr w:type="spellEnd"/>
                      <w:r w:rsidRPr="00665124">
                        <w:t xml:space="preserve">  (</w:t>
                      </w:r>
                      <w:r w:rsidRPr="00C75ADE">
                        <w:rPr>
                          <w:i/>
                        </w:rPr>
                        <w:t>t</w:t>
                      </w:r>
                      <w:r>
                        <w:t xml:space="preserve">(31)=4.04, </w:t>
                      </w:r>
                      <w:r w:rsidRPr="00905FF1">
                        <w:rPr>
                          <w:i/>
                        </w:rPr>
                        <w:t>p</w:t>
                      </w:r>
                      <w:r w:rsidRPr="00665124">
                        <w:t>&lt;0.001) condition</w:t>
                      </w:r>
                      <w:r>
                        <w:t>s</w:t>
                      </w:r>
                      <w:r w:rsidRPr="00665124">
                        <w:t xml:space="preserve">. The </w:t>
                      </w:r>
                      <w:proofErr w:type="spellStart"/>
                      <w:r w:rsidRPr="00665124">
                        <w:t>8Hz</w:t>
                      </w:r>
                      <w:proofErr w:type="spellEnd"/>
                      <w:r w:rsidRPr="00665124">
                        <w:t xml:space="preserve"> and the </w:t>
                      </w:r>
                      <w:proofErr w:type="spellStart"/>
                      <w:r w:rsidRPr="00665124">
                        <w:t>12Hz</w:t>
                      </w:r>
                      <w:proofErr w:type="spellEnd"/>
                      <w:r w:rsidRPr="00665124">
                        <w:t xml:space="preserve"> conditions did not differ fro</w:t>
                      </w:r>
                      <w:r>
                        <w:t xml:space="preserve">m each other (p=0.287). </w:t>
                      </w:r>
                    </w:p>
                    <w:p w14:paraId="593A7B64" w14:textId="77777777" w:rsidR="00122A6D" w:rsidRPr="00006064" w:rsidRDefault="00122A6D" w:rsidP="00122A6D">
                      <w:pPr>
                        <w:jc w:val="both"/>
                        <w:rPr>
                          <w:rFonts w:asciiTheme="majorHAnsi" w:hAnsiTheme="majorHAnsi"/>
                          <w:b/>
                        </w:rPr>
                      </w:pPr>
                    </w:p>
                  </w:txbxContent>
                </v:textbox>
                <w10:anchorlock/>
              </v:shape>
            </w:pict>
          </mc:Fallback>
        </mc:AlternateContent>
      </w:r>
    </w:p>
    <w:p w14:paraId="4E59586A" w14:textId="77777777" w:rsidR="00122A6D" w:rsidRDefault="00122A6D" w:rsidP="00F275C2">
      <w:pPr>
        <w:jc w:val="center"/>
        <w:rPr>
          <w:i/>
        </w:rPr>
      </w:pPr>
    </w:p>
    <w:p w14:paraId="5A915A04" w14:textId="394F9CA3" w:rsidR="00F275C2" w:rsidRDefault="00F275C2" w:rsidP="00F275C2">
      <w:pPr>
        <w:jc w:val="center"/>
        <w:rPr>
          <w:i/>
        </w:rPr>
      </w:pPr>
      <w:r>
        <w:rPr>
          <w:i/>
          <w:noProof/>
          <w:lang w:val="en-US"/>
        </w:rPr>
        <w:lastRenderedPageBreak/>
        <w:drawing>
          <wp:inline distT="0" distB="0" distL="0" distR="0" wp14:anchorId="415D02C3" wp14:editId="43AA0CEA">
            <wp:extent cx="4145797" cy="3184525"/>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6458" r="4918" b="8640"/>
                    <a:stretch/>
                  </pic:blipFill>
                  <pic:spPr bwMode="auto">
                    <a:xfrm>
                      <a:off x="0" y="0"/>
                      <a:ext cx="4146904" cy="3185375"/>
                    </a:xfrm>
                    <a:prstGeom prst="rect">
                      <a:avLst/>
                    </a:prstGeom>
                    <a:noFill/>
                    <a:ln>
                      <a:noFill/>
                    </a:ln>
                    <a:extLst>
                      <a:ext uri="{53640926-AAD7-44d8-BBD7-CCE9431645EC}">
                        <a14:shadowObscured xmlns:a14="http://schemas.microsoft.com/office/drawing/2010/main"/>
                      </a:ext>
                    </a:extLst>
                  </pic:spPr>
                </pic:pic>
              </a:graphicData>
            </a:graphic>
          </wp:inline>
        </w:drawing>
      </w:r>
    </w:p>
    <w:p w14:paraId="6DBE4964" w14:textId="2E86637C" w:rsidR="00F275C2" w:rsidRDefault="00F275C2" w:rsidP="00F275C2">
      <w:pPr>
        <w:jc w:val="center"/>
        <w:rPr>
          <w:i/>
        </w:rPr>
      </w:pPr>
      <w:r w:rsidRPr="000E42A5">
        <w:rPr>
          <w:rFonts w:ascii="Times New Roman" w:hAnsi="Times New Roman"/>
          <w:noProof/>
          <w:lang w:val="en-US"/>
        </w:rPr>
        <mc:AlternateContent>
          <mc:Choice Requires="wps">
            <w:drawing>
              <wp:inline distT="0" distB="0" distL="0" distR="0" wp14:anchorId="74A367D5" wp14:editId="3BD343C6">
                <wp:extent cx="5181600" cy="1604074"/>
                <wp:effectExtent l="0" t="0" r="25400" b="2159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81600" cy="1604074"/>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35844C" w14:textId="77777777" w:rsidR="00F275C2" w:rsidRDefault="00F275C2" w:rsidP="00F275C2">
                            <w:pPr>
                              <w:jc w:val="both"/>
                            </w:pPr>
                            <w:r w:rsidRPr="00270CDB">
                              <w:rPr>
                                <w:b/>
                              </w:rPr>
                              <w:t>F</w:t>
                            </w:r>
                            <w:r>
                              <w:rPr>
                                <w:b/>
                              </w:rPr>
                              <w:t>igure 3 Visual</w:t>
                            </w:r>
                            <w:r w:rsidRPr="00270CDB">
                              <w:rPr>
                                <w:b/>
                              </w:rPr>
                              <w:t xml:space="preserve"> Group - Change in Pain Ratings</w:t>
                            </w:r>
                            <w:r>
                              <w:rPr>
                                <w:b/>
                              </w:rPr>
                              <w:t xml:space="preserve">. </w:t>
                            </w:r>
                            <w:r>
                              <w:t>Boxplot</w:t>
                            </w:r>
                            <w:r w:rsidRPr="006137AC">
                              <w:t xml:space="preserve"> displaying the change in </w:t>
                            </w:r>
                            <w:r>
                              <w:t xml:space="preserve">average pain </w:t>
                            </w:r>
                            <w:r w:rsidRPr="006137AC">
                              <w:t>ratings from initial baseline ratings. Applying the mixed linear model revealed that</w:t>
                            </w:r>
                            <w:r>
                              <w:t xml:space="preserve"> p</w:t>
                            </w:r>
                            <w:r w:rsidRPr="00665124">
                              <w:t>ain ratings</w:t>
                            </w:r>
                            <w:r>
                              <w:t xml:space="preserve"> in the entrainment conditions </w:t>
                            </w:r>
                            <w:r w:rsidRPr="00665124">
                              <w:t>were all signi</w:t>
                            </w:r>
                            <w:r>
                              <w:t>ficantly different from control with the largest reduction</w:t>
                            </w:r>
                            <w:r w:rsidRPr="006137AC">
                              <w:t xml:space="preserve"> succeeding </w:t>
                            </w:r>
                            <w:r>
                              <w:t xml:space="preserve">the </w:t>
                            </w:r>
                            <w:proofErr w:type="spellStart"/>
                            <w:r w:rsidRPr="006137AC">
                              <w:t>10Hz</w:t>
                            </w:r>
                            <w:proofErr w:type="spellEnd"/>
                            <w:r w:rsidRPr="006137AC">
                              <w:t xml:space="preserve"> entrainment. </w:t>
                            </w:r>
                            <w:r>
                              <w:rPr>
                                <w:rFonts w:hint="eastAsia"/>
                              </w:rPr>
                              <w:t>The</w:t>
                            </w:r>
                            <w:r>
                              <w:t xml:space="preserve"> d</w:t>
                            </w:r>
                            <w:r w:rsidRPr="00AF7359">
                              <w:t xml:space="preserve">ark horizontal lines represent the mean, </w:t>
                            </w:r>
                            <w:r>
                              <w:t xml:space="preserve">the </w:t>
                            </w:r>
                            <w:r>
                              <w:rPr>
                                <w:rFonts w:hint="eastAsia"/>
                              </w:rPr>
                              <w:t>boundaries of the box indicate the 25</w:t>
                            </w:r>
                            <w:r>
                              <w:rPr>
                                <w:vertAlign w:val="superscript"/>
                              </w:rPr>
                              <w:t>th</w:t>
                            </w:r>
                            <w:r>
                              <w:rPr>
                                <w:rFonts w:hint="eastAsia"/>
                              </w:rPr>
                              <w:t>- and 75</w:t>
                            </w:r>
                            <w:r w:rsidRPr="00FD5E72">
                              <w:rPr>
                                <w:rFonts w:hint="eastAsia"/>
                                <w:vertAlign w:val="superscript"/>
                              </w:rPr>
                              <w:t>th</w:t>
                            </w:r>
                            <w:r>
                              <w:rPr>
                                <w:rFonts w:hint="eastAsia"/>
                              </w:rPr>
                              <w:t xml:space="preserve"> -percentile</w:t>
                            </w:r>
                            <w:r>
                              <w:t>s</w:t>
                            </w:r>
                            <w:r w:rsidRPr="00AF7359">
                              <w:t>, the whiskers the 5</w:t>
                            </w:r>
                            <w:r w:rsidRPr="0031153D">
                              <w:rPr>
                                <w:vertAlign w:val="superscript"/>
                              </w:rPr>
                              <w:t>th</w:t>
                            </w:r>
                            <w:r>
                              <w:t xml:space="preserve">- </w:t>
                            </w:r>
                            <w:r w:rsidRPr="00AF7359">
                              <w:t>and 95</w:t>
                            </w:r>
                            <w:r w:rsidRPr="0031153D">
                              <w:rPr>
                                <w:vertAlign w:val="superscript"/>
                              </w:rPr>
                              <w:t>th</w:t>
                            </w:r>
                            <w:r>
                              <w:rPr>
                                <w:vertAlign w:val="superscript"/>
                              </w:rPr>
                              <w:t xml:space="preserve">- </w:t>
                            </w:r>
                            <w:r>
                              <w:t>percentiles, and the horizontal line across the origin (0) indicates the level-7 baseline pain.</w:t>
                            </w:r>
                            <w:r>
                              <w:rPr>
                                <w:rFonts w:hint="eastAsia"/>
                              </w:rPr>
                              <w:t xml:space="preserve"> </w:t>
                            </w:r>
                          </w:p>
                          <w:p w14:paraId="2C214455" w14:textId="77777777" w:rsidR="00F275C2" w:rsidRDefault="00F275C2" w:rsidP="00F275C2">
                            <w:pPr>
                              <w:rPr>
                                <w:b/>
                                <w:i/>
                              </w:rPr>
                            </w:pPr>
                          </w:p>
                          <w:p w14:paraId="134739F0" w14:textId="77777777" w:rsidR="00F275C2" w:rsidRPr="008E67AE" w:rsidRDefault="00F275C2" w:rsidP="00F275C2">
                            <w:pPr>
                              <w:rPr>
                                <w:b/>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408pt;height:126.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" filled="f" strokecolor="black [3213]">
                <v:path arrowok="t"/>
                <v:textbox>
                  <w:txbxContent>
                    <w:p w14:paraId="7C35844C" w14:textId="77777777" w:rsidR="00F275C2" w:rsidRDefault="00F275C2" w:rsidP="00F275C2">
                      <w:pPr>
                        <w:jc w:val="both"/>
                      </w:pPr>
                      <w:r w:rsidRPr="00270CDB">
                        <w:rPr>
                          <w:b/>
                        </w:rPr>
                        <w:t>F</w:t>
                      </w:r>
                      <w:r>
                        <w:rPr>
                          <w:b/>
                        </w:rPr>
                        <w:t>igure 3 Visual</w:t>
                      </w:r>
                      <w:r w:rsidRPr="00270CDB">
                        <w:rPr>
                          <w:b/>
                        </w:rPr>
                        <w:t xml:space="preserve"> Group - Change in Pain Ratings</w:t>
                      </w:r>
                      <w:r>
                        <w:rPr>
                          <w:b/>
                        </w:rPr>
                        <w:t xml:space="preserve">. </w:t>
                      </w:r>
                      <w:r>
                        <w:t>Boxplot</w:t>
                      </w:r>
                      <w:r w:rsidRPr="006137AC">
                        <w:t xml:space="preserve"> displaying the change in </w:t>
                      </w:r>
                      <w:r>
                        <w:t xml:space="preserve">average pain </w:t>
                      </w:r>
                      <w:r w:rsidRPr="006137AC">
                        <w:t>ratings from initial baseline ratings. Applying the mixed linear model revealed that</w:t>
                      </w:r>
                      <w:r>
                        <w:t xml:space="preserve"> p</w:t>
                      </w:r>
                      <w:r w:rsidRPr="00665124">
                        <w:t>ain ratings</w:t>
                      </w:r>
                      <w:r>
                        <w:t xml:space="preserve"> in the entrainment conditions </w:t>
                      </w:r>
                      <w:r w:rsidRPr="00665124">
                        <w:t>were all signi</w:t>
                      </w:r>
                      <w:r>
                        <w:t>ficantly different from control with the largest reduction</w:t>
                      </w:r>
                      <w:r w:rsidRPr="006137AC">
                        <w:t xml:space="preserve"> succeeding </w:t>
                      </w:r>
                      <w:r>
                        <w:t xml:space="preserve">the </w:t>
                      </w:r>
                      <w:proofErr w:type="spellStart"/>
                      <w:r w:rsidRPr="006137AC">
                        <w:t>10Hz</w:t>
                      </w:r>
                      <w:proofErr w:type="spellEnd"/>
                      <w:r w:rsidRPr="006137AC">
                        <w:t xml:space="preserve"> entrainment. </w:t>
                      </w:r>
                      <w:r>
                        <w:rPr>
                          <w:rFonts w:hint="eastAsia"/>
                        </w:rPr>
                        <w:t>The</w:t>
                      </w:r>
                      <w:r>
                        <w:t xml:space="preserve"> d</w:t>
                      </w:r>
                      <w:r w:rsidRPr="00AF7359">
                        <w:t xml:space="preserve">ark horizontal lines represent the mean, </w:t>
                      </w:r>
                      <w:r>
                        <w:t xml:space="preserve">the </w:t>
                      </w:r>
                      <w:r>
                        <w:rPr>
                          <w:rFonts w:hint="eastAsia"/>
                        </w:rPr>
                        <w:t>boundaries of the box indicate the 25</w:t>
                      </w:r>
                      <w:r>
                        <w:rPr>
                          <w:vertAlign w:val="superscript"/>
                        </w:rPr>
                        <w:t>th</w:t>
                      </w:r>
                      <w:r>
                        <w:rPr>
                          <w:rFonts w:hint="eastAsia"/>
                        </w:rPr>
                        <w:t>- and 75</w:t>
                      </w:r>
                      <w:r w:rsidRPr="00FD5E72">
                        <w:rPr>
                          <w:rFonts w:hint="eastAsia"/>
                          <w:vertAlign w:val="superscript"/>
                        </w:rPr>
                        <w:t>th</w:t>
                      </w:r>
                      <w:r>
                        <w:rPr>
                          <w:rFonts w:hint="eastAsia"/>
                        </w:rPr>
                        <w:t xml:space="preserve"> -percentile</w:t>
                      </w:r>
                      <w:r>
                        <w:t>s</w:t>
                      </w:r>
                      <w:r w:rsidRPr="00AF7359">
                        <w:t>, the whiskers the 5</w:t>
                      </w:r>
                      <w:r w:rsidRPr="0031153D">
                        <w:rPr>
                          <w:vertAlign w:val="superscript"/>
                        </w:rPr>
                        <w:t>th</w:t>
                      </w:r>
                      <w:r>
                        <w:t xml:space="preserve">- </w:t>
                      </w:r>
                      <w:r w:rsidRPr="00AF7359">
                        <w:t>and 95</w:t>
                      </w:r>
                      <w:r w:rsidRPr="0031153D">
                        <w:rPr>
                          <w:vertAlign w:val="superscript"/>
                        </w:rPr>
                        <w:t>th</w:t>
                      </w:r>
                      <w:r>
                        <w:rPr>
                          <w:vertAlign w:val="superscript"/>
                        </w:rPr>
                        <w:t xml:space="preserve">- </w:t>
                      </w:r>
                      <w:r>
                        <w:t>percentiles, and the horizontal line across the origin (0) indicates the level-7 baseline pain.</w:t>
                      </w:r>
                      <w:r>
                        <w:rPr>
                          <w:rFonts w:hint="eastAsia"/>
                        </w:rPr>
                        <w:t xml:space="preserve"> </w:t>
                      </w:r>
                    </w:p>
                    <w:p w14:paraId="2C214455" w14:textId="77777777" w:rsidR="00F275C2" w:rsidRDefault="00F275C2" w:rsidP="00F275C2">
                      <w:pPr>
                        <w:rPr>
                          <w:b/>
                          <w:i/>
                        </w:rPr>
                      </w:pPr>
                    </w:p>
                    <w:p w14:paraId="134739F0" w14:textId="77777777" w:rsidR="00F275C2" w:rsidRPr="008E67AE" w:rsidRDefault="00F275C2" w:rsidP="00F275C2">
                      <w:pPr>
                        <w:rPr>
                          <w:b/>
                          <w:i/>
                        </w:rPr>
                      </w:pPr>
                    </w:p>
                  </w:txbxContent>
                </v:textbox>
                <w10:anchorlock/>
              </v:shape>
            </w:pict>
          </mc:Fallback>
        </mc:AlternateContent>
      </w:r>
    </w:p>
    <w:p w14:paraId="32DBE443" w14:textId="77777777" w:rsidR="00F275C2" w:rsidRPr="000E42A5" w:rsidRDefault="00F275C2" w:rsidP="00F275C2">
      <w:pPr>
        <w:jc w:val="center"/>
        <w:rPr>
          <w:i/>
        </w:rPr>
      </w:pPr>
    </w:p>
    <w:p w14:paraId="34926C22" w14:textId="77777777" w:rsidR="00CC0F93" w:rsidRPr="000E42A5" w:rsidRDefault="00CC0F93" w:rsidP="00CC0F93">
      <w:pPr>
        <w:pStyle w:val="Heading7"/>
      </w:pPr>
      <w:bookmarkStart w:id="18" w:name="_Toc398278132"/>
      <w:bookmarkEnd w:id="17"/>
      <w:r w:rsidRPr="000E42A5">
        <w:t>Questionnaire Results</w:t>
      </w:r>
      <w:bookmarkEnd w:id="18"/>
    </w:p>
    <w:p w14:paraId="704B1D8E" w14:textId="77777777" w:rsidR="00CC0F93" w:rsidRPr="000E42A5" w:rsidRDefault="00CC0F93" w:rsidP="00CC0F93">
      <w:pPr>
        <w:jc w:val="both"/>
      </w:pPr>
      <w:r w:rsidRPr="000E42A5">
        <w:t xml:space="preserve">A mixed linear model was applied to the KSS, POMS and STAI–State scores of the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condition comparing them to the control scores. The model revealed no significant score changes compared to the control condition in both the visual and auditory groups. The pre-experimental questionnaires showed no significant correlation to the change in pain ratings from baseline across all three conditions, in both groups. </w:t>
      </w:r>
    </w:p>
    <w:p w14:paraId="0CB9BC30" w14:textId="77777777" w:rsidR="00CC0F93" w:rsidRPr="000E42A5" w:rsidRDefault="00CC0F93" w:rsidP="00CC0F93">
      <w:pPr>
        <w:jc w:val="both"/>
      </w:pPr>
    </w:p>
    <w:p w14:paraId="4C752A9E" w14:textId="77777777" w:rsidR="00CC0F93" w:rsidRPr="000E42A5" w:rsidRDefault="00CC0F93" w:rsidP="00CC0F93">
      <w:pPr>
        <w:pStyle w:val="Heading5"/>
      </w:pPr>
      <w:bookmarkStart w:id="19" w:name="_Toc398278133"/>
      <w:r w:rsidRPr="000E42A5">
        <w:t>Discussion</w:t>
      </w:r>
      <w:bookmarkEnd w:id="19"/>
    </w:p>
    <w:p w14:paraId="45F0DD8B" w14:textId="2EDE6B3F" w:rsidR="00CC0F93" w:rsidRPr="000E42A5" w:rsidRDefault="00CC0F93" w:rsidP="00CC0F93">
      <w:pPr>
        <w:jc w:val="both"/>
      </w:pPr>
      <w:r w:rsidRPr="000E42A5">
        <w:t xml:space="preserve">The present study investigated the effect of visual and auditory entrainment (at </w:t>
      </w:r>
      <w:proofErr w:type="spellStart"/>
      <w:r w:rsidRPr="000E42A5">
        <w:t>8Hz</w:t>
      </w:r>
      <w:proofErr w:type="spellEnd"/>
      <w:r w:rsidRPr="000E42A5">
        <w:t xml:space="preserve">, </w:t>
      </w:r>
      <w:proofErr w:type="spellStart"/>
      <w:r w:rsidRPr="000E42A5">
        <w:t>10Hz</w:t>
      </w:r>
      <w:proofErr w:type="spellEnd"/>
      <w:r w:rsidRPr="000E42A5">
        <w:t xml:space="preserve"> and </w:t>
      </w:r>
      <w:proofErr w:type="spellStart"/>
      <w:r w:rsidRPr="000E42A5">
        <w:t>12Hz</w:t>
      </w:r>
      <w:proofErr w:type="spellEnd"/>
      <w:r w:rsidRPr="000E42A5">
        <w:t xml:space="preserve">) on the perception of a moderately painful stimulus. In both the auditory and visual groups, all three entrainment conditions resulted in pain ratings significantly lower than control. As hypothesized, we found the largest reduction in pain ratings after the </w:t>
      </w:r>
      <w:proofErr w:type="spellStart"/>
      <w:r w:rsidRPr="000E42A5">
        <w:t>10Hz</w:t>
      </w:r>
      <w:proofErr w:type="spellEnd"/>
      <w:r w:rsidRPr="000E42A5">
        <w:t xml:space="preserve"> entrainment. In both groups</w:t>
      </w:r>
      <w:r w:rsidR="00B62A08" w:rsidRPr="000E42A5">
        <w:t>,</w:t>
      </w:r>
      <w:r w:rsidRPr="000E42A5">
        <w:t xml:space="preserve"> the </w:t>
      </w:r>
      <w:proofErr w:type="spellStart"/>
      <w:r w:rsidRPr="000E42A5">
        <w:t>8Hz</w:t>
      </w:r>
      <w:proofErr w:type="spellEnd"/>
      <w:r w:rsidRPr="000E42A5">
        <w:t xml:space="preserve"> condition was more effective than the </w:t>
      </w:r>
      <w:proofErr w:type="spellStart"/>
      <w:r w:rsidRPr="000E42A5">
        <w:t>12Hz</w:t>
      </w:r>
      <w:proofErr w:type="spellEnd"/>
      <w:r w:rsidRPr="000E42A5">
        <w:t xml:space="preserve">. However, the visual group demonstrated </w:t>
      </w:r>
      <w:r w:rsidR="009E32C2" w:rsidRPr="000E42A5">
        <w:t>slightly</w:t>
      </w:r>
      <w:r w:rsidRPr="000E42A5">
        <w:t xml:space="preserve"> larger reductions in pain ratings in the </w:t>
      </w:r>
      <w:proofErr w:type="spellStart"/>
      <w:r w:rsidRPr="000E42A5">
        <w:t>8Hz</w:t>
      </w:r>
      <w:proofErr w:type="spellEnd"/>
      <w:r w:rsidRPr="000E42A5">
        <w:t xml:space="preserve"> and </w:t>
      </w:r>
      <w:proofErr w:type="spellStart"/>
      <w:r w:rsidRPr="000E42A5">
        <w:t>10Hz</w:t>
      </w:r>
      <w:proofErr w:type="spellEnd"/>
      <w:r w:rsidRPr="000E42A5">
        <w:t xml:space="preserve"> conditions (0.6, 1.1) compared to the auditory group (0.51, 0.58). </w:t>
      </w:r>
    </w:p>
    <w:p w14:paraId="446FF7C9" w14:textId="77777777" w:rsidR="00CC0F93" w:rsidRPr="000E42A5" w:rsidRDefault="00CC0F93" w:rsidP="00CC0F93">
      <w:pPr>
        <w:jc w:val="both"/>
      </w:pPr>
    </w:p>
    <w:p w14:paraId="1681AF24" w14:textId="511FC408" w:rsidR="00CC0F93" w:rsidRPr="000E42A5" w:rsidRDefault="00CC0F93" w:rsidP="00CC0F93">
      <w:pPr>
        <w:jc w:val="both"/>
      </w:pPr>
      <w:r w:rsidRPr="000E42A5">
        <w:lastRenderedPageBreak/>
        <w:t>We did not see any signi</w:t>
      </w:r>
      <w:r w:rsidR="00251968" w:rsidRPr="000E42A5">
        <w:t xml:space="preserve">ficant correlations between </w:t>
      </w:r>
      <w:r w:rsidRPr="000E42A5">
        <w:t>pre-experimental questionnaires</w:t>
      </w:r>
      <w:r w:rsidR="00B62A08" w:rsidRPr="000E42A5">
        <w:t xml:space="preserve"> (Participant Sleep Questionnaire, PCS, PHQ-9, PASS)</w:t>
      </w:r>
      <w:r w:rsidRPr="000E42A5">
        <w:t xml:space="preserve"> and the change in pain ratings. Additionally, the STAI, POMS and KSS scores did not display significant differenc</w:t>
      </w:r>
      <w:r w:rsidR="00251968" w:rsidRPr="000E42A5">
        <w:t xml:space="preserve">es between conditions, suggesting </w:t>
      </w:r>
      <w:r w:rsidR="00C17D8F" w:rsidRPr="000E42A5">
        <w:t xml:space="preserve">the effects of alpha-entrainment were independent of effects on mood and sleepiness. </w:t>
      </w:r>
      <w:r w:rsidRPr="000E42A5">
        <w:t xml:space="preserve">Alpha entrainment may </w:t>
      </w:r>
      <w:r w:rsidR="00C17D8F" w:rsidRPr="000E42A5">
        <w:t xml:space="preserve">therefore </w:t>
      </w:r>
      <w:r w:rsidRPr="000E42A5">
        <w:t>affect cortical processes</w:t>
      </w:r>
      <w:r w:rsidR="00251968" w:rsidRPr="000E42A5">
        <w:t xml:space="preserve"> directly, independently of mood and sleepiness</w:t>
      </w:r>
      <w:r w:rsidRPr="000E42A5">
        <w:t xml:space="preserve">.  </w:t>
      </w:r>
    </w:p>
    <w:p w14:paraId="0828B8BF" w14:textId="77777777" w:rsidR="00CC0F93" w:rsidRPr="000E42A5" w:rsidRDefault="00CC0F93" w:rsidP="00CC0F93">
      <w:pPr>
        <w:jc w:val="both"/>
      </w:pPr>
    </w:p>
    <w:p w14:paraId="1D442180" w14:textId="77777777" w:rsidR="00CC0F93" w:rsidRPr="000E42A5" w:rsidRDefault="00CC0F93" w:rsidP="00CC0F93">
      <w:pPr>
        <w:jc w:val="both"/>
        <w:outlineLvl w:val="0"/>
        <w:rPr>
          <w:i/>
        </w:rPr>
      </w:pPr>
      <w:r w:rsidRPr="000E42A5">
        <w:rPr>
          <w:i/>
        </w:rPr>
        <w:t>Entrainment Conditions</w:t>
      </w:r>
    </w:p>
    <w:p w14:paraId="59C5E21F" w14:textId="7A1B3AB2" w:rsidR="00CC0F93" w:rsidRPr="000E42A5" w:rsidRDefault="00CC0F93" w:rsidP="00CC0F93">
      <w:pPr>
        <w:jc w:val="both"/>
      </w:pPr>
      <w:r w:rsidRPr="000E42A5">
        <w:t xml:space="preserve">Across both modalities, the largest reduction followed the </w:t>
      </w:r>
      <w:proofErr w:type="spellStart"/>
      <w:r w:rsidRPr="000E42A5">
        <w:t>10Hz</w:t>
      </w:r>
      <w:proofErr w:type="spellEnd"/>
      <w:r w:rsidRPr="000E42A5">
        <w:t xml:space="preserve"> entrainment (althoug</w:t>
      </w:r>
      <w:r w:rsidR="00D82240" w:rsidRPr="000E42A5">
        <w:t>h inter-condition differences w</w:t>
      </w:r>
      <w:r w:rsidRPr="000E42A5">
        <w:t>ere only significant in visual entrainment). It could be postulated that the largest reduction in pain occurs when the frequency closest to the volunteers’ indi</w:t>
      </w:r>
      <w:r w:rsidR="00E04538" w:rsidRPr="000E42A5">
        <w:t xml:space="preserve">vidual alpha frequency (IAF) increases in power. It has been </w:t>
      </w:r>
      <w:r w:rsidRPr="000E42A5">
        <w:t xml:space="preserve">suggested that entrainment </w:t>
      </w:r>
      <w:r w:rsidR="00E04538" w:rsidRPr="000E42A5">
        <w:t xml:space="preserve">is </w:t>
      </w:r>
      <w:r w:rsidRPr="000E42A5">
        <w:t>more effective if the driving stimulus i</w:t>
      </w:r>
      <w:r w:rsidR="00251968" w:rsidRPr="000E42A5">
        <w:t xml:space="preserve">s close in frequency to the IAF </w:t>
      </w:r>
      <w:r w:rsidRPr="000E42A5">
        <w:fldChar w:fldCharType="begin"/>
      </w:r>
      <w:r w:rsidR="00321E28" w:rsidRPr="000E42A5">
        <w:instrText xml:space="preserve"> ADDIN EN.CITE &lt;EndNote&gt;&lt;Cite&gt;&lt;Author&gt;Frederick&lt;/Author&gt;&lt;Year&gt;2005&lt;/Year&gt;&lt;RecNum&gt;149&lt;/RecNum&gt;&lt;DisplayText&gt;(Frederick et al., 2005)&lt;/DisplayText&gt;&lt;record&gt;&lt;rec-number&gt;149&lt;/rec-number&gt;&lt;foreign-keys&gt;&lt;key app="EN" db-id="90atf025rd9w9teae9dx9e05xxrp92vz9ze0"&gt;149&lt;/key&gt;&lt;/foreign-keys&gt;&lt;ref-type name="Journal Article"&gt;17&lt;/ref-type&gt;&lt;contributors&gt;&lt;authors&gt;&lt;author&gt;Frederick, Jon A.&lt;/author&gt;&lt;author&gt;Timmermann, DeAnna L.&lt;/author&gt;&lt;author&gt;Russell, Harold L.&lt;/author&gt;&lt;author&gt;Lubar, Joel F.&lt;/author&gt;&lt;/authors&gt;&lt;/contributors&gt;&lt;titles&gt;&lt;title&gt;EEG Coherence Effects of Audio-Visual Stimulation (AVS) at Dominant and Twice Dominant Alpha Frequency&lt;/title&gt;&lt;secondary-title&gt;Journal of Neurotherapy&lt;/secondary-title&gt;&lt;/titles&gt;&lt;pages&gt;25-42&lt;/pages&gt;&lt;volume&gt;8&lt;/volume&gt;&lt;number&gt;4&lt;/number&gt;&lt;dates&gt;&lt;year&gt;2005&lt;/year&gt;&lt;pub-dates&gt;&lt;date&gt;2005/05/12&lt;/date&gt;&lt;/pub-dates&gt;&lt;/dates&gt;&lt;publisher&gt;Routledge&lt;/publisher&gt;&lt;isbn&gt;1087-4208&lt;/isbn&gt;&lt;urls&gt;&lt;related-urls&gt;&lt;url&gt;http://www.tandfonline.com/doi/abs/10.1300/J184v08n04_03&lt;/url&gt;&lt;/related-urls&gt;&lt;/urls&gt;&lt;electronic-resource-num&gt;10.1300/J184v08n04_03&lt;/electronic-resource-num&gt;&lt;access-date&gt;2014/05/06&lt;/access-date&gt;&lt;/record&gt;&lt;/Cite&gt;&lt;/EndNote&gt;</w:instrText>
      </w:r>
      <w:r w:rsidRPr="000E42A5">
        <w:fldChar w:fldCharType="separate"/>
      </w:r>
      <w:r w:rsidR="00321E28" w:rsidRPr="000E42A5">
        <w:rPr>
          <w:noProof/>
        </w:rPr>
        <w:t>(</w:t>
      </w:r>
      <w:hyperlink w:anchor="_ENREF_11" w:tooltip="Frederick, 2005 #149" w:history="1">
        <w:r w:rsidR="005C6C64" w:rsidRPr="000E42A5">
          <w:rPr>
            <w:noProof/>
          </w:rPr>
          <w:t>Frederick et al., 2005</w:t>
        </w:r>
      </w:hyperlink>
      <w:r w:rsidR="00321E28" w:rsidRPr="000E42A5">
        <w:rPr>
          <w:noProof/>
        </w:rPr>
        <w:t>)</w:t>
      </w:r>
      <w:r w:rsidRPr="000E42A5">
        <w:fldChar w:fldCharType="end"/>
      </w:r>
      <w:r w:rsidRPr="000E42A5">
        <w:t>. The IAF is determined by the membrane properties of the thalamic neurons</w:t>
      </w:r>
      <w:r w:rsidR="00E04538" w:rsidRPr="000E42A5">
        <w:t xml:space="preserve"> projecting to the cortex, laying around </w:t>
      </w:r>
      <w:proofErr w:type="spellStart"/>
      <w:r w:rsidR="00E04538" w:rsidRPr="000E42A5">
        <w:t>10Hz</w:t>
      </w:r>
      <w:proofErr w:type="spellEnd"/>
      <w:r w:rsidRPr="000E42A5">
        <w:t xml:space="preserve"> </w:t>
      </w:r>
      <w:r w:rsidRPr="000E42A5">
        <w:fldChar w:fldCharType="begin">
          <w:fldData xml:space="preserve">PEVuZE5vdGU+PENpdGU+PEF1dGhvcj5TdGVyaWFkZTwvQXV0aG9yPjxZZWFyPjE5OTA8L1llYXI+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</w:fldData>
        </w:fldChar>
      </w:r>
      <w:r w:rsidR="00C72A7C" w:rsidRPr="000E42A5">
        <w:instrText xml:space="preserve"> ADDIN EN.CITE </w:instrText>
      </w:r>
      <w:r w:rsidR="00C72A7C" w:rsidRPr="000E42A5">
        <w:fldChar w:fldCharType="begin">
          <w:fldData xml:space="preserve">PEVuZE5vdGU+PENpdGU+PEF1dGhvcj5TdGVyaWFkZTwvQXV0aG9yPjxZZWFyPjE5OTA8L1llYXI+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</w:fldData>
        </w:fldChar>
      </w:r>
      <w:r w:rsidR="00C72A7C" w:rsidRPr="000E42A5">
        <w:instrText xml:space="preserve"> ADDIN EN.CITE.DATA </w:instrText>
      </w:r>
      <w:r w:rsidR="00C72A7C" w:rsidRPr="000E42A5">
        <w:fldChar w:fldCharType="end"/>
      </w:r>
      <w:r w:rsidRPr="000E42A5">
        <w:fldChar w:fldCharType="separate"/>
      </w:r>
      <w:r w:rsidR="00C72A7C" w:rsidRPr="000E42A5">
        <w:rPr>
          <w:noProof/>
        </w:rPr>
        <w:t>(</w:t>
      </w:r>
      <w:hyperlink w:anchor="_ENREF_22" w:tooltip="Klimesch, 1999 #22" w:history="1">
        <w:r w:rsidR="005C6C64" w:rsidRPr="000E42A5">
          <w:rPr>
            <w:noProof/>
          </w:rPr>
          <w:t>Klimesch, 1999a</w:t>
        </w:r>
      </w:hyperlink>
      <w:r w:rsidR="00C72A7C" w:rsidRPr="000E42A5">
        <w:rPr>
          <w:noProof/>
        </w:rPr>
        <w:t xml:space="preserve">; </w:t>
      </w:r>
      <w:hyperlink w:anchor="_ENREF_24" w:tooltip="Klimesch, 1997 #179" w:history="1">
        <w:r w:rsidR="005C6C64" w:rsidRPr="000E42A5">
          <w:rPr>
            <w:noProof/>
          </w:rPr>
          <w:t>Klimesch et al., 1997</w:t>
        </w:r>
      </w:hyperlink>
      <w:r w:rsidR="00C72A7C" w:rsidRPr="000E42A5">
        <w:rPr>
          <w:noProof/>
        </w:rPr>
        <w:t xml:space="preserve">; </w:t>
      </w:r>
      <w:hyperlink w:anchor="_ENREF_50" w:tooltip="Steriade, 1990 #169" w:history="1">
        <w:r w:rsidR="005C6C64" w:rsidRPr="000E42A5">
          <w:rPr>
            <w:noProof/>
          </w:rPr>
          <w:t>Steriade et al., 1990</w:t>
        </w:r>
      </w:hyperlink>
      <w:r w:rsidR="00C72A7C" w:rsidRPr="000E42A5">
        <w:rPr>
          <w:noProof/>
        </w:rPr>
        <w:t>)</w:t>
      </w:r>
      <w:r w:rsidRPr="000E42A5">
        <w:fldChar w:fldCharType="end"/>
      </w:r>
      <w:r w:rsidRPr="000E42A5">
        <w:t>, vary</w:t>
      </w:r>
      <w:r w:rsidR="00E04538" w:rsidRPr="000E42A5">
        <w:t>ing</w:t>
      </w:r>
      <w:r w:rsidRPr="000E42A5">
        <w:t xml:space="preserve"> marginally between individuals </w:t>
      </w:r>
      <w:r w:rsidRPr="000E42A5">
        <w:fldChar w:fldCharType="begin"/>
      </w:r>
      <w:r w:rsidR="00C72A7C" w:rsidRPr="000E42A5">
        <w:instrText xml:space="preserve"> ADDIN EN.CITE &lt;EndNote&gt;&lt;Cite&gt;&lt;Author&gt;Klimesch&lt;/Author&gt;&lt;Year&gt;1999&lt;/Year&gt;&lt;RecNum&gt;22&lt;/RecNum&gt;&lt;DisplayText&gt;(Klimesch, 1999a)&lt;/DisplayText&gt;&lt;record&gt;&lt;rec-number&gt;22&lt;/rec-number&gt;&lt;foreign-keys&gt;&lt;key app="EN" db-id="90atf025rd9w9teae9dx9e05xxrp92vz9ze0"&gt;22&lt;/key&gt;&lt;/foreign-keys&gt;&lt;ref-type name="Journal Article"&gt;17&lt;/ref-type&gt;&lt;contributors&gt;&lt;authors&gt;&lt;author&gt;Klimesch, W.&lt;/author&gt;&lt;/authors&gt;&lt;/contributors&gt;&lt;titles&gt;&lt;title&gt;Brain function and oscillations, vol II: Integrative brain function. Neurophysiology and cognitive processes&lt;/title&gt;&lt;secondary-title&gt;Trends in Cognitive Sciences&lt;/secondary-title&gt;&lt;short-title&gt;Brain function and oscillations, vol II: Integrative brain function. Neurophysiology and cognitive processes&lt;/short-title&gt;&lt;/titles&gt;&lt;periodical&gt;&lt;full-title&gt;Trends Cogn Sci&lt;/full-title&gt;&lt;abbr-1&gt;Trends in cognitive sciences&lt;/abbr-1&gt;&lt;/periodical&gt;&lt;pages&gt;244-244&lt;/pages&gt;&lt;volume&gt;3&lt;/volume&gt;&lt;number&gt;6&lt;/number&gt;&lt;dates&gt;&lt;year&gt;1999&lt;/year&gt;&lt;/dates&gt;&lt;urls&gt;&lt;/urls&gt;&lt;/record&gt;&lt;/Cite&gt;&lt;/EndNote&gt;</w:instrText>
      </w:r>
      <w:r w:rsidRPr="000E42A5">
        <w:fldChar w:fldCharType="separate"/>
      </w:r>
      <w:r w:rsidR="00C72A7C" w:rsidRPr="000E42A5">
        <w:rPr>
          <w:noProof/>
        </w:rPr>
        <w:t>(</w:t>
      </w:r>
      <w:hyperlink w:anchor="_ENREF_22" w:tooltip="Klimesch, 1999 #22" w:history="1">
        <w:r w:rsidR="005C6C64" w:rsidRPr="000E42A5">
          <w:rPr>
            <w:noProof/>
          </w:rPr>
          <w:t>Klimesch, 1999a</w:t>
        </w:r>
      </w:hyperlink>
      <w:r w:rsidR="00C72A7C" w:rsidRPr="000E42A5">
        <w:rPr>
          <w:noProof/>
        </w:rPr>
        <w:t>)</w:t>
      </w:r>
      <w:r w:rsidRPr="000E42A5">
        <w:fldChar w:fldCharType="end"/>
      </w:r>
      <w:r w:rsidR="00251968" w:rsidRPr="000E42A5">
        <w:t xml:space="preserve">. </w:t>
      </w:r>
      <w:r w:rsidRPr="000E42A5">
        <w:t>IAF</w:t>
      </w:r>
      <w:r w:rsidR="00251968" w:rsidRPr="000E42A5">
        <w:t>s are</w:t>
      </w:r>
      <w:r w:rsidRPr="000E42A5">
        <w:t xml:space="preserve"> </w:t>
      </w:r>
      <w:r w:rsidR="00251968" w:rsidRPr="000E42A5">
        <w:t>lower in children, and decrease</w:t>
      </w:r>
      <w:r w:rsidRPr="000E42A5">
        <w:t xml:space="preserve"> again with normal aging </w:t>
      </w:r>
      <w:r w:rsidRPr="000E42A5">
        <w:fldChar w:fldCharType="begin">
          <w:fldData xml:space="preserve">PEVuZE5vdGU+PENpdGU+PEF1dGhvcj5Lb3BydW5lcjwvQXV0aG9yPjxZZWFyPjE5ODQ8L1llYXI+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</w:fldData>
        </w:fldChar>
      </w:r>
      <w:r w:rsidR="00321E28" w:rsidRPr="000E42A5">
        <w:instrText xml:space="preserve"> ADDIN EN.CITE </w:instrText>
      </w:r>
      <w:r w:rsidR="00321E28" w:rsidRPr="000E42A5">
        <w:fldChar w:fldCharType="begin">
          <w:fldData xml:space="preserve">PEVuZE5vdGU+PENpdGU+PEF1dGhvcj5Lb3BydW5lcjwvQXV0aG9yPjxZZWFyPjE5ODQ8L1llYXI+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21" w:tooltip="Klimesch, 1997 #181" w:history="1">
        <w:r w:rsidR="005C6C64" w:rsidRPr="000E42A5">
          <w:rPr>
            <w:noProof/>
          </w:rPr>
          <w:t>Klimesch, 1997</w:t>
        </w:r>
      </w:hyperlink>
      <w:r w:rsidR="00321E28" w:rsidRPr="000E42A5">
        <w:rPr>
          <w:noProof/>
        </w:rPr>
        <w:t xml:space="preserve">; </w:t>
      </w:r>
      <w:hyperlink w:anchor="_ENREF_26" w:tooltip="Kopruner, 1984 #135" w:history="1">
        <w:r w:rsidR="005C6C64" w:rsidRPr="000E42A5">
          <w:rPr>
            <w:noProof/>
          </w:rPr>
          <w:t>Kopruner et al., 1984</w:t>
        </w:r>
      </w:hyperlink>
      <w:r w:rsidR="00321E28" w:rsidRPr="000E42A5">
        <w:rPr>
          <w:noProof/>
        </w:rPr>
        <w:t xml:space="preserve">; </w:t>
      </w:r>
      <w:hyperlink w:anchor="_ENREF_42" w:tooltip="Posthuma, 2001 #183" w:history="1">
        <w:r w:rsidR="005C6C64" w:rsidRPr="000E42A5">
          <w:rPr>
            <w:noProof/>
          </w:rPr>
          <w:t>Posthuma et al., 2001</w:t>
        </w:r>
      </w:hyperlink>
      <w:r w:rsidR="00321E28" w:rsidRPr="000E42A5">
        <w:rPr>
          <w:noProof/>
        </w:rPr>
        <w:t>)</w:t>
      </w:r>
      <w:r w:rsidRPr="000E42A5">
        <w:fldChar w:fldCharType="end"/>
      </w:r>
      <w:r w:rsidRPr="000E42A5">
        <w:t xml:space="preserve">. As the population sampled is relatively young, the IAF of a subset might be slightly lower. This </w:t>
      </w:r>
      <w:r w:rsidR="00C17D8F" w:rsidRPr="000E42A5">
        <w:t>could</w:t>
      </w:r>
      <w:r w:rsidR="00393990" w:rsidRPr="000E42A5">
        <w:t xml:space="preserve"> </w:t>
      </w:r>
      <w:r w:rsidRPr="000E42A5">
        <w:t xml:space="preserve">explain why </w:t>
      </w:r>
      <w:proofErr w:type="spellStart"/>
      <w:r w:rsidRPr="000E42A5">
        <w:t>8Hz</w:t>
      </w:r>
      <w:proofErr w:type="spellEnd"/>
      <w:r w:rsidRPr="000E42A5">
        <w:t xml:space="preserve"> had the second</w:t>
      </w:r>
      <w:r w:rsidR="00737D65" w:rsidRPr="000E42A5">
        <w:t>-</w:t>
      </w:r>
      <w:r w:rsidRPr="000E42A5">
        <w:t>largest effect on pain reduction in both the auditory and visual groups.</w:t>
      </w:r>
      <w:r w:rsidR="0000503B" w:rsidRPr="000E42A5">
        <w:t xml:space="preserve"> </w:t>
      </w:r>
      <w:r w:rsidRPr="000E42A5">
        <w:t xml:space="preserve">Further work acquiring electrophysiological data would be able to </w:t>
      </w:r>
      <w:r w:rsidR="00C17D8F" w:rsidRPr="000E42A5">
        <w:t>establish</w:t>
      </w:r>
      <w:r w:rsidR="00393990" w:rsidRPr="000E42A5">
        <w:t xml:space="preserve"> </w:t>
      </w:r>
      <w:r w:rsidRPr="000E42A5">
        <w:t xml:space="preserve">whether an increase in alpha power closest in frequency to the individual’s IAF or an increase in </w:t>
      </w:r>
      <w:proofErr w:type="spellStart"/>
      <w:r w:rsidRPr="000E42A5">
        <w:t>10Hz</w:t>
      </w:r>
      <w:proofErr w:type="spellEnd"/>
      <w:r w:rsidRPr="000E42A5">
        <w:t>, unrelated to IAF, results in the largest alpha analgesia.</w:t>
      </w:r>
    </w:p>
    <w:p w14:paraId="37D10F00" w14:textId="77777777" w:rsidR="00CC0F93" w:rsidRPr="000E42A5" w:rsidRDefault="00CC0F93" w:rsidP="00CC0F93">
      <w:pPr>
        <w:jc w:val="both"/>
      </w:pPr>
    </w:p>
    <w:p w14:paraId="6A39444C" w14:textId="77777777" w:rsidR="00CC0F93" w:rsidRPr="000E42A5" w:rsidRDefault="00CC0F93" w:rsidP="00CC0F93">
      <w:pPr>
        <w:jc w:val="both"/>
        <w:outlineLvl w:val="0"/>
        <w:rPr>
          <w:i/>
        </w:rPr>
      </w:pPr>
      <w:r w:rsidRPr="000E42A5">
        <w:rPr>
          <w:i/>
        </w:rPr>
        <w:t>Visual vs. Auditory</w:t>
      </w:r>
    </w:p>
    <w:p w14:paraId="31FDF486" w14:textId="129AAABA" w:rsidR="00CC0F93" w:rsidRPr="000E42A5" w:rsidRDefault="00CC0F93" w:rsidP="00CC0F93">
      <w:pPr>
        <w:jc w:val="both"/>
      </w:pPr>
      <w:r w:rsidRPr="000E42A5">
        <w:t xml:space="preserve">As visual and auditory entrainment paradigms were not equivalent, changes in pain ratings have not been statistically compared. Nevertheless, visual entrainment resulted in a numerically larger decrease in pain ratings in the </w:t>
      </w:r>
      <w:proofErr w:type="spellStart"/>
      <w:r w:rsidRPr="000E42A5">
        <w:t>8Hz</w:t>
      </w:r>
      <w:proofErr w:type="spellEnd"/>
      <w:r w:rsidRPr="000E42A5">
        <w:t xml:space="preserve"> and </w:t>
      </w:r>
      <w:proofErr w:type="spellStart"/>
      <w:r w:rsidRPr="000E42A5">
        <w:t>10Hz</w:t>
      </w:r>
      <w:proofErr w:type="spellEnd"/>
      <w:r w:rsidRPr="000E42A5">
        <w:t xml:space="preserve"> conditions than the auditory entrainment. A study by Frederick et al., 1999 found auditory stimulation resulted in greater entrainment at the vertex than visual stimulation </w:t>
      </w:r>
      <w:r w:rsidRPr="000E42A5">
        <w:fldChar w:fldCharType="begin"/>
      </w:r>
      <w:r w:rsidR="00321E28" w:rsidRPr="000E42A5">
        <w:instrText xml:space="preserve"> ADDIN EN.CITE &lt;EndNote&gt;&lt;Cite&gt;&lt;Author&gt;Frederick&lt;/Author&gt;&lt;Year&gt;1999&lt;/Year&gt;&lt;RecNum&gt;152&lt;/RecNum&gt;&lt;DisplayText&gt;(Frederick et al., 1999)&lt;/DisplayText&gt;&lt;record&gt;&lt;rec-number&gt;152&lt;/rec-number&gt;&lt;foreign-keys&gt;&lt;key app="EN" db-id="90atf025rd9w9teae9dx9e05xxrp92vz9ze0"&gt;152&lt;/key&gt;&lt;/foreign-keys&gt;&lt;ref-type name="Journal Article"&gt;17&lt;/ref-type&gt;&lt;contributors&gt;&lt;authors&gt;&lt;author&gt;Frederick, Jon A.&lt;/author&gt;&lt;author&gt;Lubar, Joel F.&lt;/author&gt;&lt;author&gt;Rasey, Howard W.&lt;/author&gt;&lt;author&gt;Brim, Sheryl A.&lt;/author&gt;&lt;author&gt;Blackburn, Jared&lt;/author&gt;&lt;/authors&gt;&lt;/contributors&gt;&lt;titles&gt;&lt;title&gt;Effects of 18.5 Hz Auditory and Visual Stimulation on EEG Amplitude at the Vertex&lt;/title&gt;&lt;secondary-title&gt;Journal of Neurotherapy&lt;/secondary-title&gt;&lt;/titles&gt;&lt;pages&gt;23-28&lt;/pages&gt;&lt;volume&gt;3&lt;/volume&gt;&lt;number&gt;3-4&lt;/number&gt;&lt;dates&gt;&lt;year&gt;1999&lt;/year&gt;&lt;pub-dates&gt;&lt;date&gt;1999/10/01&lt;/date&gt;&lt;/pub-dates&gt;&lt;/dates&gt;&lt;publisher&gt;Routledge&lt;/publisher&gt;&lt;isbn&gt;1087-4208&lt;/isbn&gt;&lt;urls&gt;&lt;related-urls&gt;&lt;url&gt;http://www.tandfonline.com/doi/abs/10.1300/J184v03n03_03&lt;/url&gt;&lt;/related-urls&gt;&lt;/urls&gt;&lt;electronic-resource-num&gt;10.1300/J184v03n03_03&lt;/electronic-resource-num&gt;&lt;access-date&gt;2014/05/06&lt;/access-date&gt;&lt;/record&gt;&lt;/Cite&gt;&lt;/EndNote&gt;</w:instrText>
      </w:r>
      <w:r w:rsidRPr="000E42A5">
        <w:fldChar w:fldCharType="separate"/>
      </w:r>
      <w:r w:rsidR="00321E28" w:rsidRPr="000E42A5">
        <w:rPr>
          <w:noProof/>
        </w:rPr>
        <w:t>(</w:t>
      </w:r>
      <w:hyperlink w:anchor="_ENREF_10" w:tooltip="Frederick, 1999 #152" w:history="1">
        <w:r w:rsidR="005C6C64" w:rsidRPr="000E42A5">
          <w:rPr>
            <w:noProof/>
          </w:rPr>
          <w:t>Frederick et al., 1999</w:t>
        </w:r>
      </w:hyperlink>
      <w:r w:rsidR="00321E28" w:rsidRPr="000E42A5">
        <w:rPr>
          <w:noProof/>
        </w:rPr>
        <w:t>)</w:t>
      </w:r>
      <w:r w:rsidRPr="000E42A5">
        <w:fldChar w:fldCharType="end"/>
      </w:r>
      <w:r w:rsidRPr="000E42A5">
        <w:t xml:space="preserve">. If this concept were applied to the current results, it would imply that even though entrainment is greater in the auditory group, visual entrainment is more effective at reducing pain. It must be noted that the study conducted by Frederick et al. compared entrainment at </w:t>
      </w:r>
      <w:proofErr w:type="spellStart"/>
      <w:r w:rsidRPr="000E42A5">
        <w:t>18.5Hz</w:t>
      </w:r>
      <w:proofErr w:type="spellEnd"/>
      <w:r w:rsidRPr="000E42A5">
        <w:t xml:space="preserve">, </w:t>
      </w:r>
      <w:r w:rsidR="00421C73" w:rsidRPr="000E42A5">
        <w:t xml:space="preserve">and therefore these results may not be representative of what is happening in this study. </w:t>
      </w:r>
      <w:r w:rsidRPr="000E42A5">
        <w:t>Additionally, increased alpha power at the vertex may be irrelevant to the processing of pain perception.</w:t>
      </w:r>
    </w:p>
    <w:p w14:paraId="769A7525" w14:textId="77777777" w:rsidR="00CC0F93" w:rsidRPr="000E42A5" w:rsidRDefault="00CC0F93" w:rsidP="00CC0F93">
      <w:pPr>
        <w:jc w:val="both"/>
      </w:pPr>
    </w:p>
    <w:p w14:paraId="4D9889B7" w14:textId="3340B6FE" w:rsidR="000959ED" w:rsidRPr="000E42A5" w:rsidRDefault="00CC0F93" w:rsidP="00CC0F93">
      <w:pPr>
        <w:jc w:val="both"/>
      </w:pPr>
      <w:r w:rsidRPr="000E42A5">
        <w:t xml:space="preserve">Binaural beats have demonstrated widespread entrainment across frontal and central sites of the scalp </w:t>
      </w:r>
      <w:r w:rsidRPr="000E42A5">
        <w:fldChar w:fldCharType="begin"/>
      </w:r>
      <w:r w:rsidR="00321E28" w:rsidRPr="000E42A5">
        <w:instrText xml:space="preserve"> ADDIN EN.CITE &lt;EndNote&gt;&lt;Cite&gt;&lt;Author&gt;Schwarz&lt;/Author&gt;&lt;Year&gt;2005&lt;/Year&gt;&lt;RecNum&gt;156&lt;/RecNum&gt;&lt;DisplayText&gt;(Schwarz and Taylor, 2005)&lt;/DisplayText&gt;&lt;record&gt;&lt;rec-number&gt;156&lt;/rec-number&gt;&lt;foreign-keys&gt;&lt;key app="EN" db-id="90atf025rd9w9teae9dx9e05xxrp92vz9ze0"&gt;156&lt;/key&gt;&lt;/foreign-keys&gt;&lt;ref-type name="Journal Article"&gt;17&lt;/ref-type&gt;&lt;contributors&gt;&lt;authors&gt;&lt;author&gt;Schwarz, D. W. F.&lt;/author&gt;&lt;author&gt;Taylor, P.&lt;/author&gt;&lt;/authors&gt;&lt;/contributors&gt;&lt;titles&gt;&lt;title&gt;Human auditory steady state responses to binaural and monaural beats&lt;/title&gt;&lt;secondary-title&gt;Clinical Neurophysiology&lt;/secondary-title&gt;&lt;/titles&gt;&lt;pages&gt;658-668&lt;/pages&gt;&lt;volume&gt;116&lt;/volume&gt;&lt;number&gt;3&lt;/number&gt;&lt;keywords&gt;&lt;keyword&gt;Binaural&lt;/keyword&gt;&lt;keyword&gt;Beat&lt;/keyword&gt;&lt;keyword&gt;ASSR&lt;/keyword&gt;&lt;keyword&gt;EEG&lt;/keyword&gt;&lt;keyword&gt;Auditory&lt;/keyword&gt;&lt;keyword&gt;Steady state response&lt;/keyword&gt;&lt;keyword&gt;Temporal code&lt;/keyword&gt;&lt;/keywords&gt;&lt;dates&gt;&lt;year&gt;2005&lt;/year&gt;&lt;pub-dates&gt;&lt;date&gt;3//&lt;/date&gt;&lt;/pub-dates&gt;&lt;/dates&gt;&lt;isbn&gt;1388-2457&lt;/isbn&gt;&lt;urls&gt;&lt;related-urls&gt;&lt;url&gt;http://www.sciencedirect.com/science/article/pii/S1388245704003736&lt;/url&gt;&lt;/related-urls&gt;&lt;/urls&gt;&lt;electronic-resource-num&gt;http://dx.doi.org/10.1016/j.clinph.2004.09.014&lt;/electronic-resource-num&gt;&lt;/record&gt;&lt;/Cite&gt;&lt;/EndNote&gt;</w:instrText>
      </w:r>
      <w:r w:rsidRPr="000E42A5">
        <w:fldChar w:fldCharType="separate"/>
      </w:r>
      <w:r w:rsidR="00321E28" w:rsidRPr="000E42A5">
        <w:rPr>
          <w:noProof/>
        </w:rPr>
        <w:t>(</w:t>
      </w:r>
      <w:hyperlink w:anchor="_ENREF_46" w:tooltip="Schwarz, 2005 #156" w:history="1">
        <w:r w:rsidR="005C6C64" w:rsidRPr="000E42A5">
          <w:rPr>
            <w:noProof/>
          </w:rPr>
          <w:t>Schwarz and Taylor, 2005</w:t>
        </w:r>
      </w:hyperlink>
      <w:r w:rsidR="00321E28" w:rsidRPr="000E42A5">
        <w:rPr>
          <w:noProof/>
        </w:rPr>
        <w:t>)</w:t>
      </w:r>
      <w:r w:rsidRPr="000E42A5">
        <w:fldChar w:fldCharType="end"/>
      </w:r>
      <w:r w:rsidRPr="000E42A5">
        <w:t>. Visual entrainment primarily affects the primar</w:t>
      </w:r>
      <w:r w:rsidR="00E80563" w:rsidRPr="000E42A5">
        <w:t xml:space="preserve">y visual cortex. Nonetheless, </w:t>
      </w:r>
      <w:r w:rsidRPr="000E42A5">
        <w:t xml:space="preserve">entrainment in the visual cortex can elicit changes in cortical activity widely distributed throughout the cortex </w:t>
      </w:r>
      <w:r w:rsidRPr="000E42A5">
        <w:fldChar w:fldCharType="begin"/>
      </w:r>
      <w:r w:rsidR="00321E28" w:rsidRPr="000E42A5">
        <w:instrText xml:space="preserve"> ADDIN EN.CITE &lt;EndNote&gt;&lt;Cite&gt;&lt;Author&gt;Timmermann&lt;/Author&gt;&lt;Year&gt;1999&lt;/Year&gt;&lt;RecNum&gt;151&lt;/RecNum&gt;&lt;DisplayText&gt;(Timmermann et al., 1999)&lt;/DisplayText&gt;&lt;record&gt;&lt;rec-number&gt;151&lt;/rec-number&gt;&lt;foreign-keys&gt;&lt;key app="EN" db-id="90atf025rd9w9teae9dx9e05xxrp92vz9ze0"&gt;151&lt;/key&gt;&lt;/foreign-keys&gt;&lt;ref-type name="Journal Article"&gt;17&lt;/ref-type&gt;&lt;contributors&gt;&lt;authors&gt;&lt;author&gt;Timmermann, D. L.&lt;/author&gt;&lt;author&gt;Lubar, J. F.&lt;/author&gt;&lt;author&gt;Rasey, H. W.&lt;/author&gt;&lt;author&gt;Frederick, J. A.&lt;/author&gt;&lt;/authors&gt;&lt;/contributors&gt;&lt;auth-address&gt;University of Tennessee, Department of Psychology, Knoxville 37996-0900, USA. timmerman-dl@a1.rscc.cc.tn.us&lt;/auth-address&gt;&lt;titles&gt;&lt;title&gt;Effects of 20-min audio-visual stimulation (AVS) at dominant alpha frequency and twice dominant alpha frequency on the cortical EEG&lt;/title&gt;&lt;secondary-title&gt;Int J Psychophysiol&lt;/secondary-title&gt;&lt;alt-title&gt;International journal of psychophysiology : official journal of the International Organization of Psychophysiology&lt;/alt-title&gt;&lt;/titles&gt;&lt;pages&gt;55-61&lt;/pages&gt;&lt;volume&gt;32&lt;/volume&gt;&lt;number&gt;1&lt;/number&gt;&lt;keywords&gt;&lt;keyword&gt;Acoustic Stimulation&lt;/keyword&gt;&lt;keyword&gt;Adult&lt;/keyword&gt;&lt;keyword&gt;*Alpha Rhythm&lt;/keyword&gt;&lt;keyword&gt;Beta Rhythm&lt;/keyword&gt;&lt;keyword&gt;Cerebral Cortex/*physiology&lt;/keyword&gt;&lt;keyword&gt;*Electroencephalography&lt;/keyword&gt;&lt;keyword&gt;Female&lt;/keyword&gt;&lt;keyword&gt;Humans&lt;/keyword&gt;&lt;keyword&gt;Male&lt;/keyword&gt;&lt;keyword&gt;Ocular Physiological Phenomena&lt;/keyword&gt;&lt;keyword&gt;Photic Stimulation&lt;/keyword&gt;&lt;/keywords&gt;&lt;dates&gt;&lt;year&gt;1999&lt;/year&gt;&lt;pub-dates&gt;&lt;date&gt;Apr&lt;/date&gt;&lt;/pub-dates&gt;&lt;/dates&gt;&lt;isbn&gt;0167-8760 (Print)&amp;#xD;0167-8760 (Linking)&lt;/isbn&gt;&lt;accession-num&gt;10192008&lt;/accession-num&gt;&lt;urls&gt;&lt;related-urls&gt;&lt;url&gt;http://www.ncbi.nlm.nih.gov/pubmed/10192008&lt;/url&gt;&lt;/related-urls&gt;&lt;/urls&gt;&lt;/record&gt;&lt;/Cite&gt;&lt;/EndNote&gt;</w:instrText>
      </w:r>
      <w:r w:rsidRPr="000E42A5">
        <w:fldChar w:fldCharType="separate"/>
      </w:r>
      <w:r w:rsidR="00321E28" w:rsidRPr="000E42A5">
        <w:rPr>
          <w:noProof/>
        </w:rPr>
        <w:t>(</w:t>
      </w:r>
      <w:hyperlink w:anchor="_ENREF_54" w:tooltip="Timmermann, 1999 #151" w:history="1">
        <w:r w:rsidR="005C6C64" w:rsidRPr="000E42A5">
          <w:rPr>
            <w:noProof/>
          </w:rPr>
          <w:t>Timmermann et al., 1999</w:t>
        </w:r>
      </w:hyperlink>
      <w:r w:rsidR="00321E28" w:rsidRPr="000E42A5">
        <w:rPr>
          <w:noProof/>
        </w:rPr>
        <w:t>)</w:t>
      </w:r>
      <w:r w:rsidRPr="000E42A5">
        <w:fldChar w:fldCharType="end"/>
      </w:r>
      <w:r w:rsidRPr="000E42A5">
        <w:t xml:space="preserve">. Furthermore, the visual cortex has the strongest resonance at </w:t>
      </w:r>
      <w:proofErr w:type="spellStart"/>
      <w:r w:rsidRPr="000E42A5">
        <w:t>10Hz</w:t>
      </w:r>
      <w:proofErr w:type="spellEnd"/>
      <w:r w:rsidRPr="000E42A5">
        <w:t xml:space="preserve"> </w:t>
      </w:r>
      <w:r w:rsidRPr="000E42A5">
        <w:fldChar w:fldCharType="begin"/>
      </w:r>
      <w:r w:rsidR="0028182C" w:rsidRPr="000E42A5">
        <w:instrText xml:space="preserve"> ADDIN EN.CITE &lt;EndNote&gt;&lt;Cite&gt;&lt;Author&gt;Herrmann&lt;/Author&gt;&lt;Year&gt;2001&lt;/Year&gt;&lt;RecNum&gt;85&lt;/RecNum&gt;&lt;DisplayText&gt;(Herrmann, 2001)&lt;/DisplayText&gt;&lt;record&gt;&lt;rec-number&gt;85&lt;/rec-number&gt;&lt;foreign-keys&gt;&lt;key app="EN" db-id="90atf025rd9w9teae9dx9e05xxrp92vz9ze0"&gt;85&lt;/key&gt;&lt;/foreign-keys&gt;&lt;ref-type name="Journal Article"&gt;17&lt;/ref-type&gt;&lt;contributors&gt;&lt;authors&gt;&lt;author&gt;Herrmann, C. S.&lt;/author&gt;&lt;/authors&gt;&lt;/contributors&gt;&lt;auth-address&gt;Herrmann, CS&amp;#xD;Max Planck Inst Cognit Neurosci, Postfach 500 355, D-04303 Leipzig, Germany&amp;#xD;Max Planck Inst Cognit Neurosci, Postfach 500 355, D-04303 Leipzig, Germany&amp;#xD;Max Planck Inst Cognit Neurosci, D-04303 Leipzig, Germany&lt;/auth-address&gt;&lt;titles&gt;&lt;title&gt;Human EEG responses to 1-100 Hz flicker: resonance phenomena in visual cortex and their potential correlation to cognitive phenomena&lt;/title&gt;&lt;secondary-title&gt;Experimental Brain Research&lt;/secondary-title&gt;&lt;alt-title&gt;Exp Brain Res&lt;/alt-title&gt;&lt;/titles&gt;&lt;pages&gt;346-353&lt;/pages&gt;&lt;volume&gt;137&lt;/volume&gt;&lt;number&gt;3-4&lt;/number&gt;&lt;keywords&gt;&lt;keyword&gt;alpha&lt;/keyword&gt;&lt;keyword&gt;eeg&lt;/keyword&gt;&lt;keyword&gt;gamma&lt;/keyword&gt;&lt;keyword&gt;flicker&lt;/keyword&gt;&lt;keyword&gt;resonance&lt;/keyword&gt;&lt;keyword&gt;ssvep&lt;/keyword&gt;&lt;keyword&gt;steady-state potentials&lt;/keyword&gt;&lt;keyword&gt;gamma-band responses&lt;/keyword&gt;&lt;keyword&gt;oscillatory responses&lt;/keyword&gt;&lt;keyword&gt;selective attention&lt;/keyword&gt;&lt;keyword&gt;evoked potentials&lt;/keyword&gt;&lt;keyword&gt;brain activity&lt;/keyword&gt;&lt;keyword&gt;alpha&lt;/keyword&gt;&lt;keyword&gt;stimuli&lt;/keyword&gt;&lt;keyword&gt;memory&lt;/keyword&gt;&lt;keyword&gt;hallucinations&lt;/keyword&gt;&lt;keyword&gt;perception&lt;/keyword&gt;&lt;/keywords&gt;&lt;dates&gt;&lt;year&gt;2001&lt;/year&gt;&lt;pub-dates&gt;&lt;date&gt;Apr&lt;/date&gt;&lt;/pub-dates&gt;&lt;/dates&gt;&lt;isbn&gt;0014-4819&lt;/isbn&gt;&lt;accession-num&gt;ISI:000168393800008&lt;/accession-num&gt;&lt;urls&gt;&lt;related-urls&gt;&lt;url&gt;&amp;lt;Go to ISI&amp;gt;://000168393800008&lt;/url&gt;&lt;/related-urls&gt;&lt;/urls&gt;&lt;electronic-resource-num&gt;DOI 10.1007/s002210100682&lt;/electronic-resource-num&gt;&lt;language&gt;English&lt;/language&gt;&lt;/record&gt;&lt;/Cite&gt;&lt;/EndNote&gt;</w:instrText>
      </w:r>
      <w:r w:rsidRPr="000E42A5">
        <w:fldChar w:fldCharType="separate"/>
      </w:r>
      <w:r w:rsidR="0028182C" w:rsidRPr="000E42A5">
        <w:rPr>
          <w:noProof/>
        </w:rPr>
        <w:t>(</w:t>
      </w:r>
      <w:hyperlink w:anchor="_ENREF_16" w:tooltip="Herrmann, 2001 #85" w:history="1">
        <w:r w:rsidR="005C6C64" w:rsidRPr="000E42A5">
          <w:rPr>
            <w:noProof/>
          </w:rPr>
          <w:t>Herrmann, 2001</w:t>
        </w:r>
      </w:hyperlink>
      <w:r w:rsidR="0028182C" w:rsidRPr="000E42A5">
        <w:rPr>
          <w:noProof/>
        </w:rPr>
        <w:t>)</w:t>
      </w:r>
      <w:r w:rsidRPr="000E42A5">
        <w:fldChar w:fldCharType="end"/>
      </w:r>
      <w:r w:rsidRPr="000E42A5">
        <w:t xml:space="preserve">, where the largest analgesic </w:t>
      </w:r>
      <w:r w:rsidR="00F96107" w:rsidRPr="000E42A5">
        <w:t xml:space="preserve">effect </w:t>
      </w:r>
      <w:r w:rsidRPr="000E42A5">
        <w:t xml:space="preserve">was observed. </w:t>
      </w:r>
    </w:p>
    <w:p w14:paraId="365B8FAA" w14:textId="77777777" w:rsidR="000959ED" w:rsidRPr="000E42A5" w:rsidRDefault="000959ED" w:rsidP="00CC0F93">
      <w:pPr>
        <w:jc w:val="both"/>
      </w:pPr>
    </w:p>
    <w:p w14:paraId="67EF1E2E" w14:textId="684328EC" w:rsidR="00421C73" w:rsidRPr="000E42A5" w:rsidRDefault="00CC0F93" w:rsidP="00CC0F93">
      <w:pPr>
        <w:jc w:val="both"/>
      </w:pPr>
      <w:r w:rsidRPr="000E42A5">
        <w:t xml:space="preserve">Although alpha power is most commonly generated in </w:t>
      </w:r>
      <w:proofErr w:type="spellStart"/>
      <w:r w:rsidRPr="000E42A5">
        <w:t>thalamocortical</w:t>
      </w:r>
      <w:proofErr w:type="spellEnd"/>
      <w:r w:rsidRPr="000E42A5">
        <w:t xml:space="preserve"> feedback loops of excitatory and inhibitory nerve cells </w:t>
      </w:r>
      <w:r w:rsidRPr="000E42A5">
        <w:fldChar w:fldCharType="begin">
          <w:fldData xml:space="preserve">PEVuZE5vdGU+PENpdGU+PEF1dGhvcj5TdGVyaWFkZTwvQXV0aG9yPjxZZWFyPjE5OTA8L1llYXI+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</w:fldData>
        </w:fldChar>
      </w:r>
      <w:r w:rsidR="00321E28" w:rsidRPr="000E42A5">
        <w:instrText xml:space="preserve"> ADDIN EN.CITE </w:instrText>
      </w:r>
      <w:r w:rsidR="00321E28" w:rsidRPr="000E42A5">
        <w:fldChar w:fldCharType="begin">
          <w:fldData xml:space="preserve">PEVuZE5vdGU+PENpdGU+PEF1dGhvcj5TdGVyaWFkZTwvQXV0aG9yPjxZZWFyPjE5OTA8L1llYXI+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28" w:tooltip="Lopes da Silva, 1991 #174" w:history="1">
        <w:r w:rsidR="005C6C64" w:rsidRPr="000E42A5">
          <w:rPr>
            <w:noProof/>
          </w:rPr>
          <w:t>Lopes da Silva, 1991</w:t>
        </w:r>
      </w:hyperlink>
      <w:r w:rsidR="00321E28" w:rsidRPr="000E42A5">
        <w:rPr>
          <w:noProof/>
        </w:rPr>
        <w:t xml:space="preserve">; </w:t>
      </w:r>
      <w:hyperlink w:anchor="_ENREF_50" w:tooltip="Steriade, 1990 #169" w:history="1">
        <w:r w:rsidR="005C6C64" w:rsidRPr="000E42A5">
          <w:rPr>
            <w:noProof/>
          </w:rPr>
          <w:t>Steriade et al., 1990</w:t>
        </w:r>
      </w:hyperlink>
      <w:r w:rsidR="00321E28" w:rsidRPr="000E42A5">
        <w:rPr>
          <w:noProof/>
        </w:rPr>
        <w:t>)</w:t>
      </w:r>
      <w:r w:rsidRPr="000E42A5">
        <w:fldChar w:fldCharType="end"/>
      </w:r>
      <w:r w:rsidRPr="000E42A5">
        <w:t xml:space="preserve">, in the visual cortex, alpha power is also believed to be generated by </w:t>
      </w:r>
      <w:proofErr w:type="spellStart"/>
      <w:r w:rsidRPr="000E42A5">
        <w:t>cortico</w:t>
      </w:r>
      <w:proofErr w:type="spellEnd"/>
      <w:r w:rsidRPr="000E42A5">
        <w:t xml:space="preserve">-cortical networks </w:t>
      </w:r>
      <w:r w:rsidRPr="000E42A5">
        <w:fldChar w:fldCharType="begin">
          <w:fldData xml:space="preserve">PEVuZE5vdGU+PENpdGU+PEF1dGhvcj5Mb3BlcyBEYSBTaWx2YTwvQXV0aG9yPjxZZWFyPjE5Nzc8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==
</w:fldData>
        </w:fldChar>
      </w:r>
      <w:r w:rsidR="00321E28" w:rsidRPr="000E42A5">
        <w:instrText xml:space="preserve"> ADDIN EN.CITE </w:instrText>
      </w:r>
      <w:r w:rsidR="00321E28" w:rsidRPr="000E42A5">
        <w:fldChar w:fldCharType="begin">
          <w:fldData xml:space="preserve">PEVuZE5vdGU+PENpdGU+PEF1dGhvcj5Mb3BlcyBEYSBTaWx2YTwvQXV0aG9yPjxZZWFyPjE5Nzc8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==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4" w:tooltip="Bollimunta, 2008 #187" w:history="1">
        <w:r w:rsidR="005C6C64" w:rsidRPr="000E42A5">
          <w:rPr>
            <w:noProof/>
          </w:rPr>
          <w:t>Bollimunta et al., 2008</w:t>
        </w:r>
      </w:hyperlink>
      <w:r w:rsidR="00321E28" w:rsidRPr="000E42A5">
        <w:rPr>
          <w:noProof/>
        </w:rPr>
        <w:t xml:space="preserve">; </w:t>
      </w:r>
      <w:hyperlink w:anchor="_ENREF_29" w:tooltip="Lopes Da Silva, 1977 #175" w:history="1">
        <w:r w:rsidR="005C6C64" w:rsidRPr="000E42A5">
          <w:rPr>
            <w:noProof/>
          </w:rPr>
          <w:t>Lopes Da Silva and Storm Van Leeuwen, 1977</w:t>
        </w:r>
      </w:hyperlink>
      <w:r w:rsidR="00321E28" w:rsidRPr="000E42A5">
        <w:rPr>
          <w:noProof/>
        </w:rPr>
        <w:t xml:space="preserve">; </w:t>
      </w:r>
      <w:hyperlink w:anchor="_ENREF_47" w:tooltip="Spaak, 2012 #188" w:history="1">
        <w:r w:rsidR="005C6C64" w:rsidRPr="000E42A5">
          <w:rPr>
            <w:noProof/>
          </w:rPr>
          <w:t>Spaak et al., 2012</w:t>
        </w:r>
      </w:hyperlink>
      <w:r w:rsidR="00321E28" w:rsidRPr="000E42A5">
        <w:rPr>
          <w:noProof/>
        </w:rPr>
        <w:t xml:space="preserve">; </w:t>
      </w:r>
      <w:hyperlink w:anchor="_ENREF_50" w:tooltip="Steriade, 1990 #169" w:history="1">
        <w:r w:rsidR="005C6C64" w:rsidRPr="000E42A5">
          <w:rPr>
            <w:noProof/>
          </w:rPr>
          <w:t>Steriade et al., 1990</w:t>
        </w:r>
      </w:hyperlink>
      <w:r w:rsidR="00321E28" w:rsidRPr="000E42A5">
        <w:rPr>
          <w:noProof/>
        </w:rPr>
        <w:t>)</w:t>
      </w:r>
      <w:r w:rsidRPr="000E42A5">
        <w:fldChar w:fldCharType="end"/>
      </w:r>
      <w:r w:rsidRPr="000E42A5">
        <w:t xml:space="preserve">, </w:t>
      </w:r>
      <w:r w:rsidRPr="000E42A5">
        <w:rPr>
          <w:lang w:val="en-US"/>
        </w:rPr>
        <w:t xml:space="preserve">that are modulated by attention </w:t>
      </w:r>
      <w:r w:rsidRPr="000E42A5">
        <w:rPr>
          <w:lang w:val="en-US"/>
        </w:rPr>
        <w:fldChar w:fldCharType="begin">
          <w:fldData xml:space="preserve">PEVuZE5vdGU+PENpdGU+PEF1dGhvcj5ZYW1hZ2lzaGk8L0F1dGhvcj48WWVhcj4yMDAzPC9ZZWFy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</w:fldData>
        </w:fldChar>
      </w:r>
      <w:r w:rsidR="00321E28" w:rsidRPr="000E42A5">
        <w:rPr>
          <w:lang w:val="en-US"/>
        </w:rPr>
        <w:instrText xml:space="preserve"> ADDIN EN.CITE </w:instrText>
      </w:r>
      <w:r w:rsidR="00321E28" w:rsidRPr="000E42A5">
        <w:rPr>
          <w:lang w:val="en-US"/>
        </w:rPr>
        <w:fldChar w:fldCharType="begin">
          <w:fldData xml:space="preserve">PEVuZE5vdGU+PENpdGU+PEF1dGhvcj5ZYW1hZ2lzaGk8L0F1dGhvcj48WWVhcj4yMDAzPC9ZZWFy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</w:fldData>
        </w:fldChar>
      </w:r>
      <w:r w:rsidR="00321E28" w:rsidRPr="000E42A5">
        <w:rPr>
          <w:lang w:val="en-US"/>
        </w:rPr>
        <w:instrText xml:space="preserve"> ADDIN EN.CITE.DATA </w:instrText>
      </w:r>
      <w:r w:rsidR="00321E28" w:rsidRPr="000E42A5">
        <w:rPr>
          <w:lang w:val="en-US"/>
        </w:rPr>
      </w:r>
      <w:r w:rsidR="00321E28" w:rsidRPr="000E42A5">
        <w:rPr>
          <w:lang w:val="en-US"/>
        </w:rPr>
        <w:fldChar w:fldCharType="end"/>
      </w:r>
      <w:r w:rsidRPr="000E42A5">
        <w:rPr>
          <w:lang w:val="en-US"/>
        </w:rPr>
      </w:r>
      <w:r w:rsidRPr="000E42A5">
        <w:rPr>
          <w:lang w:val="en-US"/>
        </w:rPr>
        <w:fldChar w:fldCharType="separate"/>
      </w:r>
      <w:r w:rsidR="00321E28" w:rsidRPr="000E42A5">
        <w:rPr>
          <w:noProof/>
          <w:lang w:val="en-US"/>
        </w:rPr>
        <w:t>(</w:t>
      </w:r>
      <w:hyperlink w:anchor="_ENREF_5" w:tooltip="Bollimunta, 2011 #192" w:history="1">
        <w:r w:rsidR="005C6C64" w:rsidRPr="000E42A5">
          <w:rPr>
            <w:noProof/>
            <w:lang w:val="en-US"/>
          </w:rPr>
          <w:t>Bollimunta et al., 2011</w:t>
        </w:r>
      </w:hyperlink>
      <w:r w:rsidR="00321E28" w:rsidRPr="000E42A5">
        <w:rPr>
          <w:noProof/>
          <w:lang w:val="en-US"/>
        </w:rPr>
        <w:t xml:space="preserve">; </w:t>
      </w:r>
      <w:hyperlink w:anchor="_ENREF_57" w:tooltip="Yamagishi, 2003 #191" w:history="1">
        <w:r w:rsidR="005C6C64" w:rsidRPr="000E42A5">
          <w:rPr>
            <w:noProof/>
            <w:lang w:val="en-US"/>
          </w:rPr>
          <w:t>Yamagishi et al., 2003</w:t>
        </w:r>
      </w:hyperlink>
      <w:r w:rsidR="00321E28" w:rsidRPr="000E42A5">
        <w:rPr>
          <w:noProof/>
          <w:lang w:val="en-US"/>
        </w:rPr>
        <w:t>)</w:t>
      </w:r>
      <w:r w:rsidRPr="000E42A5">
        <w:rPr>
          <w:lang w:val="en-US"/>
        </w:rPr>
        <w:fldChar w:fldCharType="end"/>
      </w:r>
      <w:r w:rsidRPr="000E42A5">
        <w:rPr>
          <w:lang w:val="en-US"/>
        </w:rPr>
        <w:t>.</w:t>
      </w:r>
      <w:r w:rsidRPr="000E42A5">
        <w:t xml:space="preserve"> </w:t>
      </w:r>
      <w:r w:rsidR="00264BDC" w:rsidRPr="000E42A5">
        <w:t>As alpha power is commonly accepted to be incompatible with high s</w:t>
      </w:r>
      <w:r w:rsidR="0094136D" w:rsidRPr="000E42A5">
        <w:t>tates of arousal, it could be postulated</w:t>
      </w:r>
      <w:r w:rsidR="00264BDC" w:rsidRPr="000E42A5">
        <w:t xml:space="preserve"> that visual alpha entrainment </w:t>
      </w:r>
      <w:r w:rsidR="000959ED" w:rsidRPr="000E42A5">
        <w:t>reduces</w:t>
      </w:r>
      <w:r w:rsidR="00264BDC" w:rsidRPr="000E42A5">
        <w:t xml:space="preserve"> the attent</w:t>
      </w:r>
      <w:r w:rsidR="0094136D" w:rsidRPr="000E42A5">
        <w:t>ion paid to the intensity of</w:t>
      </w:r>
      <w:r w:rsidR="00264BDC" w:rsidRPr="000E42A5">
        <w:t xml:space="preserve"> painful stimuli, making them seem less salient</w:t>
      </w:r>
      <w:r w:rsidR="000959ED" w:rsidRPr="000E42A5">
        <w:t xml:space="preserve"> than following auditory entrainment. In contrast, reducing alpha activity has been suggested to reflect alertness to external inputs </w:t>
      </w:r>
      <w:r w:rsidR="000959ED" w:rsidRPr="000E42A5">
        <w:fldChar w:fldCharType="begin"/>
      </w:r>
      <w:r w:rsidR="005C6C64" w:rsidRPr="000E42A5">
        <w:instrText xml:space="preserve"> ADDIN EN.CITE &lt;EndNote&gt;&lt;Cite&gt;&lt;Author&gt;Klimesch&lt;/Author&gt;&lt;Year&gt;1999&lt;/Year&gt;&lt;RecNum&gt;23&lt;/RecNum&gt;&lt;DisplayText&gt;(Klimesch, 1999b)&lt;/DisplayText&gt;&lt;record&gt;&lt;rec-number&gt;23&lt;/rec-number&gt;&lt;foreign-keys&gt;&lt;key app="EN" db-id="90atf025rd9w9teae9dx9e05xxrp92vz9ze0"&gt;23&lt;/key&gt;&lt;/foreign-keys&gt;&lt;ref-type name="Journal Article"&gt;17&lt;/ref-type&gt;&lt;contributors&gt;&lt;authors&gt;&lt;author&gt;Klimesch, W.&lt;/author&gt;&lt;/authors&gt;&lt;/contributors&gt;&lt;titles&gt;&lt;title&gt;EEG alpha and theta oscillations reflect cognitive and memory performance: a review and analysis&lt;/title&gt;&lt;secondary-title&gt;Brain Research Reviews&lt;/secondary-title&gt;&lt;short-title&gt;EEG alpha and theta oscillations reflect cognitive and memory performance: a review and analysis&lt;/short-title&gt;&lt;/titles&gt;&lt;pages&gt;169-195&lt;/pages&gt;&lt;volume&gt;29&lt;/volume&gt;&lt;number&gt;2-3&lt;/number&gt;&lt;dates&gt;&lt;year&gt;1999&lt;/year&gt;&lt;/dates&gt;&lt;urls&gt;&lt;/urls&gt;&lt;electronic-resource-num&gt;10.1016/s0165-0173(98)00056-3 %M WOS:000079895700002 %Z Klimesch, W %U &amp;lt;Go to ISI&amp;gt;://WOS:000079895700002&lt;/electronic-resource-num&gt;&lt;/record&gt;&lt;/Cite&gt;&lt;/EndNote&gt;</w:instrText>
      </w:r>
      <w:r w:rsidR="000959ED" w:rsidRPr="000E42A5">
        <w:fldChar w:fldCharType="separate"/>
      </w:r>
      <w:r w:rsidR="00C72A7C" w:rsidRPr="000E42A5">
        <w:rPr>
          <w:noProof/>
        </w:rPr>
        <w:t>(</w:t>
      </w:r>
      <w:hyperlink w:anchor="_ENREF_23" w:tooltip="Klimesch, 1999 #23" w:history="1">
        <w:r w:rsidR="005C6C64" w:rsidRPr="000E42A5">
          <w:rPr>
            <w:noProof/>
          </w:rPr>
          <w:t>Klimesch, 1999b</w:t>
        </w:r>
      </w:hyperlink>
      <w:r w:rsidR="00C72A7C" w:rsidRPr="000E42A5">
        <w:rPr>
          <w:noProof/>
        </w:rPr>
        <w:t>)</w:t>
      </w:r>
      <w:r w:rsidR="000959ED" w:rsidRPr="000E42A5">
        <w:fldChar w:fldCharType="end"/>
      </w:r>
      <w:r w:rsidR="000959ED" w:rsidRPr="000E42A5">
        <w:t xml:space="preserve"> allowing the mind to be occupied with numerous inputs, and hence allowing the pain stimulus to feel more salient.</w:t>
      </w:r>
      <w:r w:rsidR="000959ED" w:rsidRPr="000E42A5">
        <w:rPr>
          <w:color w:val="0000FF"/>
        </w:rPr>
        <w:t xml:space="preserve"> </w:t>
      </w:r>
      <w:r w:rsidR="00597CF6" w:rsidRPr="000E42A5">
        <w:t xml:space="preserve">Targeting </w:t>
      </w:r>
      <w:r w:rsidR="0094136D" w:rsidRPr="000E42A5">
        <w:t xml:space="preserve">alpha power generated by </w:t>
      </w:r>
      <w:r w:rsidR="00597CF6" w:rsidRPr="000E42A5">
        <w:t xml:space="preserve">the attention modulated </w:t>
      </w:r>
      <w:proofErr w:type="spellStart"/>
      <w:r w:rsidR="00597CF6" w:rsidRPr="000E42A5">
        <w:t>cortico</w:t>
      </w:r>
      <w:proofErr w:type="spellEnd"/>
      <w:r w:rsidR="00597CF6" w:rsidRPr="000E42A5">
        <w:t xml:space="preserve">-cortical networks by entraining the visual cortex may </w:t>
      </w:r>
      <w:r w:rsidR="0094136D" w:rsidRPr="000E42A5">
        <w:t xml:space="preserve">thus </w:t>
      </w:r>
      <w:r w:rsidR="00597CF6" w:rsidRPr="000E42A5">
        <w:t xml:space="preserve">result in better-targeted analgesia than auditory entrainment. </w:t>
      </w:r>
    </w:p>
    <w:p w14:paraId="21C6A350" w14:textId="77777777" w:rsidR="00CC0F93" w:rsidRPr="000E42A5" w:rsidRDefault="00CC0F93" w:rsidP="00CC0F93">
      <w:pPr>
        <w:jc w:val="both"/>
        <w:rPr>
          <w:lang w:val="en-US"/>
        </w:rPr>
      </w:pPr>
    </w:p>
    <w:p w14:paraId="5C73F074" w14:textId="652B5BDE" w:rsidR="00CC0F93" w:rsidRPr="000E42A5" w:rsidRDefault="00CC0F93" w:rsidP="00CC0F93">
      <w:pPr>
        <w:jc w:val="both"/>
      </w:pPr>
      <w:r w:rsidRPr="000E42A5">
        <w:t>A</w:t>
      </w:r>
      <w:r w:rsidR="00870F41" w:rsidRPr="000E42A5">
        <w:t>nother</w:t>
      </w:r>
      <w:r w:rsidR="00421C73" w:rsidRPr="000E42A5">
        <w:t xml:space="preserve"> reason why </w:t>
      </w:r>
      <w:r w:rsidR="00870F41" w:rsidRPr="000E42A5">
        <w:t>binaural beat stimulation</w:t>
      </w:r>
      <w:r w:rsidR="00421C73" w:rsidRPr="000E42A5">
        <w:t xml:space="preserve"> </w:t>
      </w:r>
      <w:r w:rsidR="00870F41" w:rsidRPr="000E42A5">
        <w:t xml:space="preserve">was </w:t>
      </w:r>
      <w:r w:rsidRPr="000E42A5">
        <w:t xml:space="preserve">not as effective </w:t>
      </w:r>
      <w:r w:rsidR="00870F41" w:rsidRPr="000E42A5">
        <w:t>at</w:t>
      </w:r>
      <w:r w:rsidRPr="000E42A5">
        <w:t xml:space="preserve"> reducing pain </w:t>
      </w:r>
      <w:r w:rsidR="00870F41" w:rsidRPr="000E42A5">
        <w:t xml:space="preserve">may have been </w:t>
      </w:r>
      <w:r w:rsidR="001B2E7C" w:rsidRPr="000E42A5">
        <w:t>that</w:t>
      </w:r>
      <w:r w:rsidR="00870F41" w:rsidRPr="000E42A5">
        <w:t xml:space="preserve"> auditory </w:t>
      </w:r>
      <w:r w:rsidRPr="000E42A5">
        <w:t xml:space="preserve">entrainment </w:t>
      </w:r>
      <w:r w:rsidR="00870F41" w:rsidRPr="000E42A5">
        <w:t>is not very long lasting.</w:t>
      </w:r>
      <w:r w:rsidRPr="000E42A5">
        <w:t xml:space="preserve"> </w:t>
      </w:r>
      <w:proofErr w:type="spellStart"/>
      <w:r w:rsidRPr="000E42A5">
        <w:t>Wahbeh</w:t>
      </w:r>
      <w:proofErr w:type="spellEnd"/>
      <w:r w:rsidRPr="000E42A5">
        <w:t xml:space="preserve"> and colleague saw no lasting effects </w:t>
      </w:r>
      <w:proofErr w:type="spellStart"/>
      <w:r w:rsidR="00595542" w:rsidRPr="000E42A5">
        <w:t>30mins</w:t>
      </w:r>
      <w:proofErr w:type="spellEnd"/>
      <w:r w:rsidR="00595542" w:rsidRPr="000E42A5">
        <w:t xml:space="preserve"> </w:t>
      </w:r>
      <w:r w:rsidRPr="000E42A5">
        <w:t>after</w:t>
      </w:r>
      <w:r w:rsidR="00595542" w:rsidRPr="000E42A5">
        <w:t xml:space="preserve"> </w:t>
      </w:r>
      <w:r w:rsidRPr="000E42A5">
        <w:t>auditory alpha entrainment</w:t>
      </w:r>
      <w:r w:rsidR="00595542" w:rsidRPr="000E42A5">
        <w:t xml:space="preserve"> at </w:t>
      </w:r>
      <w:proofErr w:type="spellStart"/>
      <w:r w:rsidR="00595542" w:rsidRPr="000E42A5">
        <w:t>7Hz</w:t>
      </w:r>
      <w:proofErr w:type="spellEnd"/>
      <w:r w:rsidR="00595542" w:rsidRPr="000E42A5">
        <w:t xml:space="preserve"> </w:t>
      </w:r>
      <w:r w:rsidR="00DB02D8" w:rsidRPr="000E42A5">
        <w:fldChar w:fldCharType="begin"/>
      </w:r>
      <w:r w:rsidR="00DB02D8" w:rsidRPr="000E42A5">
        <w:instrText xml:space="preserve"> ADDIN EN.CITE &lt;EndNote&gt;&lt;Cite&gt;&lt;Author&gt;Wahbeh&lt;/Author&gt;&lt;Year&gt;2007&lt;/Year&gt;&lt;RecNum&gt;45&lt;/RecNum&gt;&lt;DisplayText&gt;(Wahbeh et al., 2007)&lt;/DisplayText&gt;&lt;record&gt;&lt;rec-number&gt;45&lt;/rec-number&gt;&lt;foreign-keys&gt;&lt;key app="EN" db-id="90atf025rd9w9teae9dx9e05xxrp92vz9ze0"&gt;45&lt;/key&gt;&lt;/foreign-keys&gt;&lt;ref-type name="Journal Article"&gt;17&lt;/ref-type&gt;&lt;contributors&gt;&lt;authors&gt;&lt;author&gt;Wahbeh, H.&lt;/author&gt;&lt;author&gt;Calabrese, C.&lt;/author&gt;&lt;author&gt;Zwickey, H.&lt;/author&gt;&lt;author&gt;Zajdel, D.&lt;/author&gt;&lt;/authors&gt;&lt;/contributors&gt;&lt;titles&gt;&lt;title&gt;Binaural beat technology in humans: A pilot study to assess neuropsychologic, physiologic, and electroencephalographic effects&lt;/title&gt;&lt;secondary-title&gt;Journal of Alternative and Complementary Medicine&lt;/secondary-title&gt;&lt;short-title&gt;Binaural beat technology in humans: A pilot study to assess neuropsychologic, physiologic, and electroencephalographic effects&lt;/short-title&gt;&lt;/titles&gt;&lt;pages&gt;199-206&lt;/pages&gt;&lt;volume&gt;13&lt;/volume&gt;&lt;number&gt;2&lt;/number&gt;&lt;dates&gt;&lt;year&gt;2007&lt;/year&gt;&lt;/dates&gt;&lt;urls&gt;&lt;/urls&gt;&lt;electronic-resource-num&gt;10.1089/acm.2006.6201 %M WOS:000245292400007 %Z Wahbeh, Helane Calabrese, Carlo Zwickey, Heather Zajdel, Dan %U &amp;lt;Go to ISI&amp;gt;://WOS:000245292400007&lt;/electronic-resource-num&gt;&lt;/record&gt;&lt;/Cite&gt;&lt;/EndNote&gt;</w:instrText>
      </w:r>
      <w:r w:rsidR="00DB02D8" w:rsidRPr="000E42A5">
        <w:fldChar w:fldCharType="separate"/>
      </w:r>
      <w:r w:rsidR="00DB02D8" w:rsidRPr="000E42A5">
        <w:rPr>
          <w:noProof/>
        </w:rPr>
        <w:t>(</w:t>
      </w:r>
      <w:hyperlink w:anchor="_ENREF_56" w:tooltip="Wahbeh, 2007 #45" w:history="1">
        <w:r w:rsidR="005C6C64" w:rsidRPr="000E42A5">
          <w:rPr>
            <w:noProof/>
          </w:rPr>
          <w:t>Wahbeh et al., 2007</w:t>
        </w:r>
      </w:hyperlink>
      <w:r w:rsidR="00DB02D8" w:rsidRPr="000E42A5">
        <w:rPr>
          <w:noProof/>
        </w:rPr>
        <w:t>)</w:t>
      </w:r>
      <w:r w:rsidR="00DB02D8" w:rsidRPr="000E42A5">
        <w:fldChar w:fldCharType="end"/>
      </w:r>
      <w:r w:rsidRPr="000E42A5">
        <w:t xml:space="preserve">. The </w:t>
      </w:r>
      <w:proofErr w:type="spellStart"/>
      <w:r w:rsidRPr="000E42A5">
        <w:t>7Hz</w:t>
      </w:r>
      <w:proofErr w:type="spellEnd"/>
      <w:r w:rsidRPr="000E42A5">
        <w:t xml:space="preserve"> entrainment was however conducted with 133 and 140 pure tone carrier frequencies. Numerous studies have demonstrated that carrier frequencies between 450-500 are much more effective than those around </w:t>
      </w:r>
      <w:proofErr w:type="spellStart"/>
      <w:r w:rsidRPr="000E42A5">
        <w:t>100Hz</w:t>
      </w:r>
      <w:proofErr w:type="spellEnd"/>
      <w:r w:rsidRPr="000E42A5">
        <w:t xml:space="preserve"> </w:t>
      </w:r>
      <w:r w:rsidRPr="000E42A5">
        <w:fldChar w:fldCharType="begin">
          <w:fldData xml:space="preserve">PEVuZE5vdGU+PENpdGU+PEF1dGhvcj5Pc3RlcjwvQXV0aG9yPjxZZWFyPjE5NzM8L1llYXI+PFJl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</w:fldData>
        </w:fldChar>
      </w:r>
      <w:r w:rsidR="00321E28" w:rsidRPr="000E42A5">
        <w:instrText xml:space="preserve"> ADDIN EN.CITE </w:instrText>
      </w:r>
      <w:r w:rsidR="00321E28" w:rsidRPr="000E42A5">
        <w:fldChar w:fldCharType="begin">
          <w:fldData xml:space="preserve">PEVuZE5vdGU+PENpdGU+PEF1dGhvcj5Pc3RlcjwvQXV0aG9yPjxZZWFyPjE5NzM8L1llYXI+PFJl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38" w:tooltip="Oster, 1973 #130" w:history="1">
        <w:r w:rsidR="005C6C64" w:rsidRPr="000E42A5">
          <w:rPr>
            <w:noProof/>
          </w:rPr>
          <w:t>Oster, 1973</w:t>
        </w:r>
      </w:hyperlink>
      <w:r w:rsidR="00321E28" w:rsidRPr="000E42A5">
        <w:rPr>
          <w:noProof/>
        </w:rPr>
        <w:t xml:space="preserve">; </w:t>
      </w:r>
      <w:hyperlink w:anchor="_ENREF_40" w:tooltip="Perrott, 1969 #157" w:history="1">
        <w:r w:rsidR="005C6C64" w:rsidRPr="000E42A5">
          <w:rPr>
            <w:noProof/>
          </w:rPr>
          <w:t>Perrott and Nelson, 1969</w:t>
        </w:r>
      </w:hyperlink>
      <w:r w:rsidR="00321E28" w:rsidRPr="000E42A5">
        <w:rPr>
          <w:noProof/>
        </w:rPr>
        <w:t>)</w:t>
      </w:r>
      <w:r w:rsidRPr="000E42A5">
        <w:fldChar w:fldCharType="end"/>
      </w:r>
      <w:r w:rsidR="005511E3" w:rsidRPr="000E42A5">
        <w:t xml:space="preserve">. Nevertheless, </w:t>
      </w:r>
      <w:proofErr w:type="spellStart"/>
      <w:r w:rsidR="005511E3" w:rsidRPr="000E42A5">
        <w:t>Wahbeh</w:t>
      </w:r>
      <w:proofErr w:type="spellEnd"/>
      <w:r w:rsidR="005511E3" w:rsidRPr="000E42A5">
        <w:t xml:space="preserve"> and colleagues results</w:t>
      </w:r>
      <w:r w:rsidRPr="000E42A5">
        <w:t xml:space="preserve"> </w:t>
      </w:r>
      <w:r w:rsidR="005511E3" w:rsidRPr="000E42A5">
        <w:t>question</w:t>
      </w:r>
      <w:r w:rsidRPr="000E42A5">
        <w:t xml:space="preserve"> the reliability of auditory entrainment. </w:t>
      </w:r>
    </w:p>
    <w:p w14:paraId="088BD96E" w14:textId="77777777" w:rsidR="00CC0F93" w:rsidRPr="000E42A5" w:rsidRDefault="00CC0F93" w:rsidP="00CC0F93">
      <w:pPr>
        <w:jc w:val="both"/>
      </w:pPr>
    </w:p>
    <w:p w14:paraId="7820F945" w14:textId="248C6CB2" w:rsidR="00CC0F93" w:rsidRPr="000E42A5" w:rsidRDefault="00CC0F93" w:rsidP="00CC0F93">
      <w:pPr>
        <w:jc w:val="both"/>
      </w:pPr>
      <w:r w:rsidRPr="000E42A5">
        <w:t>A potential contribut</w:t>
      </w:r>
      <w:r w:rsidR="005B5DEE" w:rsidRPr="000E42A5">
        <w:t>ion to the larger</w:t>
      </w:r>
      <w:r w:rsidRPr="000E42A5">
        <w:t xml:space="preserve"> effect in the visual study could be </w:t>
      </w:r>
      <w:r w:rsidR="00900AF1" w:rsidRPr="000E42A5">
        <w:t>due</w:t>
      </w:r>
      <w:r w:rsidR="00595542" w:rsidRPr="000E42A5">
        <w:t xml:space="preserve"> </w:t>
      </w:r>
      <w:r w:rsidRPr="000E42A5">
        <w:t xml:space="preserve">to the effect of distraction. Distraction can have a significant influence on the perception of pain </w:t>
      </w:r>
      <w:r w:rsidRPr="000E42A5">
        <w:fldChar w:fldCharType="begin"/>
      </w:r>
      <w:r w:rsidR="0005401D" w:rsidRPr="000E42A5">
        <w:instrText xml:space="preserve"> ADDIN EN.CITE &lt;EndNote&gt;&lt;Cite&gt;&lt;Author&gt;Boyle&lt;/Author&gt;&lt;Year&gt;2008&lt;/Year&gt;&lt;RecNum&gt;193&lt;/RecNum&gt;&lt;DisplayText&gt;(Boyle et al., 2008)&lt;/DisplayText&gt;&lt;record&gt;&lt;rec-number&gt;193&lt;/rec-number&gt;&lt;foreign-keys&gt;&lt;key app="EN" db-id="90atf025rd9w9teae9dx9e05xxrp92vz9ze0"&gt;193&lt;/key&gt;&lt;/foreign-keys&gt;&lt;ref-type name="Journal Article"&gt;17&lt;/ref-type&gt;&lt;contributors&gt;&lt;authors&gt;&lt;author&gt;Boyle, Yvonne&lt;/author&gt;&lt;author&gt;El-Deredy, Wael&lt;/author&gt;&lt;author&gt;Martínez Montes, Eduardo&lt;/author&gt;&lt;author&gt;Bentley, Deborah E.&lt;/author&gt;&lt;author&gt;Jones, Anthony K. P.&lt;/author&gt;&lt;/authors&gt;&lt;/contributors&gt;&lt;titles&gt;&lt;title&gt;Selective modulation of nociceptive processing due to noise distraction&lt;/title&gt;&lt;secondary-title&gt;PAIN&lt;/secondary-title&gt;&lt;/titles&gt;&lt;periodical&gt;&lt;full-title&gt;Pain&lt;/full-title&gt;&lt;abbr-1&gt;Pain&lt;/abbr-1&gt;&lt;/periodical&gt;&lt;pages&gt;630-640&lt;/pages&gt;&lt;volume&gt;138&lt;/volume&gt;&lt;number&gt;3&lt;/number&gt;&lt;keywords&gt;&lt;keyword&gt;Pain&lt;/keyword&gt;&lt;keyword&gt;Attention&lt;/keyword&gt;&lt;keyword&gt;Affect&lt;/keyword&gt;&lt;keyword&gt;LORETA&lt;/keyword&gt;&lt;keyword&gt;Laser-evoked potential&lt;/keyword&gt;&lt;/keywords&gt;&lt;dates&gt;&lt;year&gt;2008&lt;/year&gt;&lt;pub-dates&gt;&lt;date&gt;9/15/&lt;/date&gt;&lt;/pub-dates&gt;&lt;/dates&gt;&lt;isbn&gt;0304-3959&lt;/isbn&gt;&lt;urls&gt;&lt;related-urls&gt;&lt;url&gt;http://www.sciencedirect.com/science/article/pii/S0304395908001048&lt;/url&gt;&lt;/related-urls&gt;&lt;/urls&gt;&lt;electronic-resource-num&gt;http://dx.doi.org/10.1016/j.pain.2008.02.020&lt;/electronic-resource-num&gt;&lt;/record&gt;&lt;/Cite&gt;&lt;/EndNote&gt;</w:instrText>
      </w:r>
      <w:r w:rsidRPr="000E42A5">
        <w:fldChar w:fldCharType="separate"/>
      </w:r>
      <w:r w:rsidR="00321E28" w:rsidRPr="000E42A5">
        <w:rPr>
          <w:noProof/>
        </w:rPr>
        <w:t>(</w:t>
      </w:r>
      <w:hyperlink w:anchor="_ENREF_6" w:tooltip="Boyle, 2008 #193" w:history="1">
        <w:r w:rsidR="005C6C64" w:rsidRPr="000E42A5">
          <w:rPr>
            <w:noProof/>
          </w:rPr>
          <w:t>Boyle et al., 2008</w:t>
        </w:r>
      </w:hyperlink>
      <w:r w:rsidR="00321E28" w:rsidRPr="000E42A5">
        <w:rPr>
          <w:noProof/>
        </w:rPr>
        <w:t>)</w:t>
      </w:r>
      <w:r w:rsidRPr="000E42A5">
        <w:fldChar w:fldCharType="end"/>
      </w:r>
      <w:r w:rsidR="00E80563" w:rsidRPr="000E42A5">
        <w:t xml:space="preserve">. Bright flashing LED lights are </w:t>
      </w:r>
      <w:r w:rsidR="006F7119" w:rsidRPr="000E42A5">
        <w:t xml:space="preserve">potentially </w:t>
      </w:r>
      <w:r w:rsidRPr="000E42A5">
        <w:t xml:space="preserve">more distracting than </w:t>
      </w:r>
      <w:r w:rsidR="00E80563" w:rsidRPr="000E42A5">
        <w:t xml:space="preserve">the </w:t>
      </w:r>
      <w:r w:rsidRPr="000E42A5">
        <w:t xml:space="preserve">soothing sound of </w:t>
      </w:r>
      <w:r w:rsidR="00E80563" w:rsidRPr="000E42A5">
        <w:t>b</w:t>
      </w:r>
      <w:r w:rsidR="004F0722" w:rsidRPr="000E42A5">
        <w:t>inaural beats. D</w:t>
      </w:r>
      <w:r w:rsidR="006F7119" w:rsidRPr="000E42A5">
        <w:t xml:space="preserve">isorientating </w:t>
      </w:r>
      <w:r w:rsidR="004F0722" w:rsidRPr="000E42A5">
        <w:t xml:space="preserve">post-entrainment </w:t>
      </w:r>
      <w:r w:rsidR="006F7119" w:rsidRPr="000E42A5">
        <w:t xml:space="preserve">effects of visual stimulation may hinder subjects from fully attending to the pain. </w:t>
      </w:r>
      <w:r w:rsidRPr="000E42A5">
        <w:t xml:space="preserve">However, it seems unlikely that the effect of distraction can produce </w:t>
      </w:r>
      <w:r w:rsidR="006F7119" w:rsidRPr="000E42A5">
        <w:t xml:space="preserve">significant differences between </w:t>
      </w:r>
      <w:r w:rsidRPr="000E42A5">
        <w:t xml:space="preserve">alpha frequencies, as found in this study. Furthermore, it is presently not possible to differentiate between the effects of alpha entrainment and distraction. They may insofar be separate mechanisms, but may also interact; increasing alpha power may increase distractibility. </w:t>
      </w:r>
    </w:p>
    <w:p w14:paraId="2407C1A2" w14:textId="77777777" w:rsidR="00CC0F93" w:rsidRPr="000E42A5" w:rsidRDefault="00CC0F93" w:rsidP="00CC0F93">
      <w:pPr>
        <w:jc w:val="both"/>
      </w:pPr>
    </w:p>
    <w:p w14:paraId="139121DA" w14:textId="77777777" w:rsidR="00CC0F93" w:rsidRPr="000E42A5" w:rsidRDefault="00CC0F93" w:rsidP="00CC0F93">
      <w:pPr>
        <w:jc w:val="both"/>
        <w:outlineLvl w:val="0"/>
        <w:rPr>
          <w:i/>
        </w:rPr>
      </w:pPr>
      <w:r w:rsidRPr="000E42A5">
        <w:rPr>
          <w:i/>
        </w:rPr>
        <w:t>Anxiety, Sleepiness and Negative Moods</w:t>
      </w:r>
    </w:p>
    <w:p w14:paraId="41CC5F58" w14:textId="37997F55" w:rsidR="00CC0F93" w:rsidRPr="000E42A5" w:rsidRDefault="00CC0F93" w:rsidP="00CC0F93">
      <w:pPr>
        <w:jc w:val="both"/>
      </w:pPr>
      <w:r w:rsidRPr="000E42A5">
        <w:t xml:space="preserve">STAI, POMS and KSS scores did not change after visual or auditory entrainment. This finding suggests that alpha influences pain perception independently of anxiety, wakefulness and negative moods. </w:t>
      </w:r>
      <w:proofErr w:type="spellStart"/>
      <w:r w:rsidRPr="000E42A5">
        <w:t>Ossebaard</w:t>
      </w:r>
      <w:proofErr w:type="spellEnd"/>
      <w:r w:rsidRPr="000E42A5">
        <w:t xml:space="preserve"> et al., 2000 demonstrated that after 35 minutes of visual alpha entrainment, a significant reduction in STAI scores could be observed </w:t>
      </w:r>
      <w:r w:rsidRPr="000E42A5">
        <w:fldChar w:fldCharType="begin"/>
      </w:r>
      <w:r w:rsidR="0028182C" w:rsidRPr="000E42A5">
        <w:instrText xml:space="preserve"> ADDIN EN.CITE &lt;EndNote&gt;&lt;Cite&gt;&lt;Author&gt;Ossebaard&lt;/Author&gt;&lt;Year&gt;2000&lt;/Year&gt;&lt;RecNum&gt;131&lt;/RecNum&gt;&lt;DisplayText&gt;(Ossebaard, 2000)&lt;/DisplayText&gt;&lt;record&gt;&lt;rec-number&gt;131&lt;/rec-number&gt;&lt;foreign-keys&gt;&lt;key app="EN" db-id="90atf025rd9w9teae9dx9e05xxrp92vz9ze0"&gt;131&lt;/key&gt;&lt;/foreign-keys&gt;&lt;ref-type name="Journal Article"&gt;17&lt;/ref-type&gt;&lt;contributors&gt;&lt;authors&gt;&lt;author&gt;Ossebaard, H. C.&lt;/author&gt;&lt;/authors&gt;&lt;/contributors&gt;&lt;auth-address&gt;Trimbos-Institute (Netherlands Institute of Mental Health and Addiction), Utrecht, The Netherlands.&lt;/auth-address&gt;&lt;titles&gt;&lt;title&gt;Stress reduction by technology? An experimental study into the effects of brainmachines on burnout and state anxiety&lt;/title&gt;&lt;secondary-title&gt;Appl Psychophysiol Biofeedback&lt;/secondary-title&gt;&lt;alt-title&gt;Applied psychophysiology and biofeedback&lt;/alt-title&gt;&lt;/titles&gt;&lt;pages&gt;93-101&lt;/pages&gt;&lt;volume&gt;25&lt;/volume&gt;&lt;number&gt;2&lt;/number&gt;&lt;keywords&gt;&lt;keyword&gt;Adult&lt;/keyword&gt;&lt;keyword&gt;Anxiety Disorders/therapy&lt;/keyword&gt;&lt;keyword&gt;*Biofeedback, Psychology&lt;/keyword&gt;&lt;keyword&gt;Burnout, Professional/psychology/*therapy&lt;/keyword&gt;&lt;keyword&gt;Double-Blind Method&lt;/keyword&gt;&lt;keyword&gt;Electroencephalography&lt;/keyword&gt;&lt;keyword&gt;Female&lt;/keyword&gt;&lt;keyword&gt;Humans&lt;/keyword&gt;&lt;keyword&gt;Job Satisfaction&lt;/keyword&gt;&lt;keyword&gt;Male&lt;/keyword&gt;&lt;keyword&gt;Middle Aged&lt;/keyword&gt;&lt;keyword&gt;Treatment Outcome&lt;/keyword&gt;&lt;/keywords&gt;&lt;dates&gt;&lt;year&gt;2000&lt;/year&gt;&lt;pub-dates&gt;&lt;date&gt;Jun&lt;/date&gt;&lt;/pub-dates&gt;&lt;/dates&gt;&lt;isbn&gt;1090-0586 (Print)&amp;#xD;1090-0586 (Linking)&lt;/isbn&gt;&lt;accession-num&gt;10932334&lt;/accession-num&gt;&lt;urls&gt;&lt;related-urls&gt;&lt;url&gt;http://www.ncbi.nlm.nih.gov/pubmed/10932334&lt;/url&gt;&lt;/related-urls&gt;&lt;/urls&gt;&lt;/record&gt;&lt;/Cite&gt;&lt;/EndNote&gt;</w:instrText>
      </w:r>
      <w:r w:rsidRPr="000E42A5">
        <w:fldChar w:fldCharType="separate"/>
      </w:r>
      <w:r w:rsidR="0028182C" w:rsidRPr="000E42A5">
        <w:rPr>
          <w:noProof/>
        </w:rPr>
        <w:t>(</w:t>
      </w:r>
      <w:hyperlink w:anchor="_ENREF_37" w:tooltip="Ossebaard, 2000 #131" w:history="1">
        <w:r w:rsidR="005C6C64" w:rsidRPr="000E42A5">
          <w:rPr>
            <w:noProof/>
          </w:rPr>
          <w:t>Ossebaard, 2000</w:t>
        </w:r>
      </w:hyperlink>
      <w:r w:rsidR="0028182C" w:rsidRPr="000E42A5">
        <w:rPr>
          <w:noProof/>
        </w:rPr>
        <w:t>)</w:t>
      </w:r>
      <w:r w:rsidRPr="000E42A5">
        <w:fldChar w:fldCharType="end"/>
      </w:r>
      <w:r w:rsidRPr="000E42A5">
        <w:t>. In the present study, t</w:t>
      </w:r>
      <w:r w:rsidR="00E04538" w:rsidRPr="000E42A5">
        <w:t xml:space="preserve">here was no evidence to suggest entrainment </w:t>
      </w:r>
      <w:r w:rsidRPr="000E42A5">
        <w:t>influenced the volunteer’s anxiety. However, in the study con</w:t>
      </w:r>
      <w:r w:rsidR="00E04538" w:rsidRPr="000E42A5">
        <w:t xml:space="preserve">ducted by </w:t>
      </w:r>
      <w:proofErr w:type="spellStart"/>
      <w:r w:rsidR="00E04538" w:rsidRPr="000E42A5">
        <w:t>Ossebaard</w:t>
      </w:r>
      <w:proofErr w:type="spellEnd"/>
      <w:r w:rsidR="00E04538" w:rsidRPr="000E42A5">
        <w:t xml:space="preserve"> et al., </w:t>
      </w:r>
      <w:r w:rsidRPr="000E42A5">
        <w:t xml:space="preserve">initial anxiety scores were on average </w:t>
      </w:r>
      <w:r w:rsidR="00737D65" w:rsidRPr="000E42A5">
        <w:t>higher than in our study,</w:t>
      </w:r>
      <w:r w:rsidRPr="000E42A5">
        <w:t xml:space="preserve"> suggest</w:t>
      </w:r>
      <w:r w:rsidR="00737D65" w:rsidRPr="000E42A5">
        <w:t>ing that</w:t>
      </w:r>
      <w:r w:rsidRPr="000E42A5">
        <w:t xml:space="preserve"> volunteers </w:t>
      </w:r>
      <w:r w:rsidR="00737D65" w:rsidRPr="000E42A5">
        <w:t xml:space="preserve">in our study </w:t>
      </w:r>
      <w:r w:rsidRPr="000E42A5">
        <w:t xml:space="preserve">were feeling at-ease at the start of the experiment. Hence, a decrease in STAI would have been difficult to detect. Additionally, </w:t>
      </w:r>
      <w:proofErr w:type="spellStart"/>
      <w:r w:rsidRPr="000E42A5">
        <w:t>Ossebaard</w:t>
      </w:r>
      <w:proofErr w:type="spellEnd"/>
      <w:r w:rsidRPr="000E42A5">
        <w:t xml:space="preserve"> and colleagues entrained their volunteers for 35 minutes.  A </w:t>
      </w:r>
      <w:r w:rsidRPr="000E42A5">
        <w:lastRenderedPageBreak/>
        <w:t xml:space="preserve">larger reduction in anxiety might have been observed if the entrainment sessions were longer and a more anxious population had been sampled. Whether this reduction in anxiety would have amplified the reduction in pain ratings is worth further study. </w:t>
      </w:r>
    </w:p>
    <w:p w14:paraId="587280D1" w14:textId="77777777" w:rsidR="00CC0F93" w:rsidRPr="000E42A5" w:rsidRDefault="00CC0F93" w:rsidP="00CC0F93">
      <w:pPr>
        <w:jc w:val="both"/>
        <w:rPr>
          <w:color w:val="C0504D" w:themeColor="accent2"/>
        </w:rPr>
      </w:pPr>
    </w:p>
    <w:p w14:paraId="3BC4C790" w14:textId="4945E822" w:rsidR="00CC0F93" w:rsidRPr="000E42A5" w:rsidRDefault="00CC0F93" w:rsidP="00CC0F93">
      <w:pPr>
        <w:jc w:val="both"/>
      </w:pPr>
      <w:proofErr w:type="spellStart"/>
      <w:r w:rsidRPr="000E42A5">
        <w:t>Melzack</w:t>
      </w:r>
      <w:proofErr w:type="spellEnd"/>
      <w:r w:rsidRPr="000E42A5">
        <w:t xml:space="preserve"> and Perry (1975) claimed that increases in alpha power could only influence the perception of pain when coupled with relaxation and suggestion </w:t>
      </w:r>
      <w:r w:rsidRPr="000E42A5">
        <w:fldChar w:fldCharType="begin"/>
      </w:r>
      <w:r w:rsidR="00321E28" w:rsidRPr="000E42A5">
        <w:instrText xml:space="preserve"> ADDIN EN.CITE &lt;EndNote&gt;&lt;Cite&gt;&lt;Author&gt;Melzack&lt;/Author&gt;&lt;Year&gt;1975&lt;/Year&gt;&lt;RecNum&gt;27&lt;/RecNum&gt;&lt;DisplayText&gt;(Melzack and Perry, 1975)&lt;/DisplayText&gt;&lt;record&gt;&lt;rec-number&gt;27&lt;/rec-number&gt;&lt;foreign-keys&gt;&lt;key app="EN" db-id="90atf025rd9w9teae9dx9e05xxrp92vz9ze0"&gt;27&lt;/key&gt;&lt;/foreign-keys&gt;&lt;ref-type name="Journal Article"&gt;17&lt;/ref-type&gt;&lt;contributors&gt;&lt;authors&gt;&lt;author&gt;Melzack, Ronald&lt;/author&gt;&lt;author&gt;Perry, Campbell&lt;/author&gt;&lt;/authors&gt;&lt;/contributors&gt;&lt;titles&gt;&lt;title&gt;Self-regulation of pain: The use of alpha-feedback and hypnotic training for the control of chronic pain&lt;/title&gt;&lt;secondary-title&gt;Experimental Neurology&lt;/secondary-title&gt;&lt;short-title&gt;Self-regulation of pain: The use of alpha-feedback and hypnotic training for the control of chronic pain&lt;/short-title&gt;&lt;/titles&gt;&lt;pages&gt;452-469 &lt;/pages&gt;&lt;volume&gt;46&lt;/volume&gt;&lt;number&gt;3&lt;/number&gt;&lt;dates&gt;&lt;year&gt;1975&lt;/year&gt;&lt;/dates&gt;&lt;urls&gt;&lt;/urls&gt;&lt;electronic-resource-num&gt;http://dx.doi.org/10.1016/0014-4886(75)90119-3 %U http://www.sciencedirect.com/science/article/pii/0014488675901193&lt;/electronic-resource-num&gt;&lt;/record&gt;&lt;/Cite&gt;&lt;/EndNote&gt;</w:instrText>
      </w:r>
      <w:r w:rsidRPr="000E42A5">
        <w:fldChar w:fldCharType="separate"/>
      </w:r>
      <w:r w:rsidR="00321E28" w:rsidRPr="000E42A5">
        <w:rPr>
          <w:noProof/>
        </w:rPr>
        <w:t>(</w:t>
      </w:r>
      <w:hyperlink w:anchor="_ENREF_30" w:tooltip="Melzack, 1975 #27" w:history="1">
        <w:r w:rsidR="005C6C64" w:rsidRPr="000E42A5">
          <w:rPr>
            <w:noProof/>
          </w:rPr>
          <w:t>Melzack and Perry, 1975</w:t>
        </w:r>
      </w:hyperlink>
      <w:r w:rsidR="00321E28" w:rsidRPr="000E42A5">
        <w:rPr>
          <w:noProof/>
        </w:rPr>
        <w:t>)</w:t>
      </w:r>
      <w:r w:rsidRPr="000E42A5">
        <w:fldChar w:fldCharType="end"/>
      </w:r>
      <w:r w:rsidRPr="000E42A5">
        <w:t xml:space="preserve">. The present study demonstrates that even without any changes in negative moods, anxiety or sleepiness, alpha power alone has the ability to alter the perception of acute pain. Reducing negative moods may amplify the analgesic effects of alpha entrainment due to ensuing increased relaxation, rather than the other way round. A recent study by Spaak et al. (2014) supports this notion by demonstrating alpha rhythms are not an epiphenomenon of </w:t>
      </w:r>
      <w:proofErr w:type="spellStart"/>
      <w:r w:rsidRPr="000E42A5">
        <w:t>attentional</w:t>
      </w:r>
      <w:proofErr w:type="spellEnd"/>
      <w:r w:rsidRPr="000E42A5">
        <w:t xml:space="preserve"> processes, instead, they influence perception independently </w:t>
      </w:r>
      <w:r w:rsidRPr="000E42A5">
        <w:fldChar w:fldCharType="begin"/>
      </w:r>
      <w:r w:rsidR="00321E28" w:rsidRPr="000E42A5">
        <w:instrText xml:space="preserve"> ADDIN EN.CITE &lt;EndNote&gt;&lt;Cite&gt;&lt;Author&gt;Spaak&lt;/Author&gt;&lt;Year&gt;2014&lt;/Year&gt;&lt;RecNum&gt;100&lt;/RecNum&gt;&lt;DisplayText&gt;(Spaak et al., 2014)&lt;/DisplayText&gt;&lt;record&gt;&lt;rec-number&gt;100&lt;/rec-number&gt;&lt;foreign-keys&gt;&lt;key app="EN" db-id="90atf025rd9w9teae9dx9e05xxrp92vz9ze0"&gt;100&lt;/key&gt;&lt;/foreign-keys&gt;&lt;ref-type name="Journal Article"&gt;17&lt;/ref-type&gt;&lt;contributors&gt;&lt;authors&gt;&lt;author&gt;Spaak, E.&lt;/author&gt;&lt;author&gt;de Lange, F. P.&lt;/author&gt;&lt;author&gt;Jensen, O.&lt;/author&gt;&lt;/authors&gt;&lt;/contributors&gt;&lt;auth-address&gt;Donders Institute for Brain, Cognition, and Behaviour, Centre for Cognitive Neuroimaging, Radboud University Nijmegen, 6525 EN Nijmegen, The Netherlands.&lt;/auth-address&gt;&lt;titles&gt;&lt;title&gt;Local entrainment of alpha oscillations by visual stimuli causes cyclic modulation of perception&lt;/title&gt;&lt;secondary-title&gt;J Neurosci&lt;/secondary-title&gt;&lt;alt-title&gt;The Journal of neuroscience : the official journal of the Society for Neuroscience&lt;/alt-title&gt;&lt;/titles&gt;&lt;pages&gt;3536-44&lt;/pages&gt;&lt;volume&gt;34&lt;/volume&gt;&lt;number&gt;10&lt;/number&gt;&lt;dates&gt;&lt;year&gt;2014&lt;/year&gt;&lt;pub-dates&gt;&lt;date&gt;Mar 5&lt;/date&gt;&lt;/pub-dates&gt;&lt;/dates&gt;&lt;isbn&gt;1529-2401 (Electronic)&amp;#xD;0270-6474 (Linking)&lt;/isbn&gt;&lt;accession-num&gt;24599454&lt;/accession-num&gt;&lt;urls&gt;&lt;related-urls&gt;&lt;url&gt;http://www.ncbi.nlm.nih.gov/pubmed/24599454&lt;/url&gt;&lt;/related-urls&gt;&lt;/urls&gt;&lt;electronic-resource-num&gt;10.1523/JNEUROSCI.4385-13.2014&lt;/electronic-resource-num&gt;&lt;/record&gt;&lt;/Cite&gt;&lt;/EndNote&gt;</w:instrText>
      </w:r>
      <w:r w:rsidRPr="000E42A5">
        <w:fldChar w:fldCharType="separate"/>
      </w:r>
      <w:r w:rsidR="00321E28" w:rsidRPr="000E42A5">
        <w:rPr>
          <w:noProof/>
        </w:rPr>
        <w:t>(</w:t>
      </w:r>
      <w:hyperlink w:anchor="_ENREF_48" w:tooltip="Spaak, 2014 #100" w:history="1">
        <w:r w:rsidR="005C6C64" w:rsidRPr="000E42A5">
          <w:rPr>
            <w:noProof/>
          </w:rPr>
          <w:t>Spaak et al., 2014</w:t>
        </w:r>
      </w:hyperlink>
      <w:r w:rsidR="00321E28" w:rsidRPr="000E42A5">
        <w:rPr>
          <w:noProof/>
        </w:rPr>
        <w:t>)</w:t>
      </w:r>
      <w:r w:rsidRPr="000E42A5">
        <w:fldChar w:fldCharType="end"/>
      </w:r>
      <w:r w:rsidRPr="000E42A5">
        <w:t xml:space="preserve">.  </w:t>
      </w:r>
    </w:p>
    <w:p w14:paraId="0728BFE6" w14:textId="77777777" w:rsidR="00CC0F93" w:rsidRPr="000E42A5" w:rsidRDefault="00CC0F93" w:rsidP="00CC0F93">
      <w:pPr>
        <w:jc w:val="both"/>
        <w:outlineLvl w:val="0"/>
      </w:pPr>
    </w:p>
    <w:p w14:paraId="41569333" w14:textId="77777777" w:rsidR="00CC0F93" w:rsidRPr="000E42A5" w:rsidRDefault="00CC0F93" w:rsidP="00CC0F93">
      <w:pPr>
        <w:jc w:val="both"/>
        <w:outlineLvl w:val="0"/>
        <w:rPr>
          <w:i/>
        </w:rPr>
      </w:pPr>
      <w:r w:rsidRPr="000E42A5">
        <w:rPr>
          <w:i/>
        </w:rPr>
        <w:t>Limitations of the Design</w:t>
      </w:r>
    </w:p>
    <w:p w14:paraId="3159F1A8" w14:textId="77777777" w:rsidR="00CC0F93" w:rsidRPr="000E42A5" w:rsidRDefault="00CC0F93" w:rsidP="00CC0F93">
      <w:pPr>
        <w:jc w:val="both"/>
      </w:pPr>
      <w:r w:rsidRPr="000E42A5">
        <w:t xml:space="preserve">The STAI, POMS and KSS questionnaires were always provided following the pain trials to ensure the first and last pain stimulus was delivered at identical post-entrainment times. This resulted in the participants starting the questionnaires 5 minutes post-entrainment. Although participants were asked to relate the questionnaires to the entrainment session, the entrainment effect would have diminished, and potentially contaminated by the intersecting pain trial. Furthermore, the average time to complete all three questionnaires varied significantly between volunteers, and consequentially, post-entrainment to questionnaire time window also varied accordingly. </w:t>
      </w:r>
    </w:p>
    <w:p w14:paraId="197D87B1" w14:textId="77777777" w:rsidR="00CC0F93" w:rsidRPr="000E42A5" w:rsidRDefault="00CC0F93" w:rsidP="00CC0F93">
      <w:pPr>
        <w:jc w:val="both"/>
      </w:pPr>
    </w:p>
    <w:p w14:paraId="65E06D04" w14:textId="5D2602C5" w:rsidR="00653A0A" w:rsidRPr="000E42A5" w:rsidRDefault="00CC0F93" w:rsidP="00CC0F93">
      <w:pPr>
        <w:jc w:val="both"/>
      </w:pPr>
      <w:r w:rsidRPr="000E42A5">
        <w:t>Very little work has been completed investigating the similarity between naturally occurring alpha and entrained alpha rhythms. Whether entrained alpha accurately mimics cortical rhythms is still unknown. It is presumed they rely on the same mechanisms</w:t>
      </w:r>
      <w:r w:rsidR="00900AF1" w:rsidRPr="000E42A5">
        <w:t>,</w:t>
      </w:r>
      <w:r w:rsidRPr="000E42A5">
        <w:t xml:space="preserve"> as entrained activity influences subsequent spontaneous cortically generated activity, outlasting the stimulation period. Literature suggests that changes in neural activity during rhythmic stimulations are similar to the neural changes observed when the stimulation finishes </w:t>
      </w:r>
      <w:r w:rsidRPr="000E42A5">
        <w:fldChar w:fldCharType="begin">
          <w:fldData xml:space="preserve">PEVuZE5vdGU+PENpdGU+PEF1dGhvcj5IYWxibGVpYjwvQXV0aG9yPjxZZWFyPjIwMTI8L1llYXI+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</w:fldData>
        </w:fldChar>
      </w:r>
      <w:r w:rsidR="00321E28" w:rsidRPr="000E42A5">
        <w:instrText xml:space="preserve"> ADDIN EN.CITE </w:instrText>
      </w:r>
      <w:r w:rsidR="00321E28" w:rsidRPr="000E42A5">
        <w:fldChar w:fldCharType="begin">
          <w:fldData xml:space="preserve">PEVuZE5vdGU+PENpdGU+PEF1dGhvcj5IYWxibGVpYjwvQXV0aG9yPjxZZWFyPjIwMTI8L1llYXI+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</w:fldData>
        </w:fldChar>
      </w:r>
      <w:r w:rsidR="00321E28" w:rsidRPr="000E42A5">
        <w:instrText xml:space="preserve"> ADDIN EN.CITE.DATA </w:instrText>
      </w:r>
      <w:r w:rsidR="00321E28" w:rsidRPr="000E42A5">
        <w:fldChar w:fldCharType="end"/>
      </w:r>
      <w:r w:rsidRPr="000E42A5">
        <w:fldChar w:fldCharType="separate"/>
      </w:r>
      <w:r w:rsidR="00321E28" w:rsidRPr="000E42A5">
        <w:rPr>
          <w:noProof/>
        </w:rPr>
        <w:t>(</w:t>
      </w:r>
      <w:hyperlink w:anchor="_ENREF_15" w:tooltip="Halbleib, 2012 #86" w:history="1">
        <w:r w:rsidR="005C6C64" w:rsidRPr="000E42A5">
          <w:rPr>
            <w:noProof/>
          </w:rPr>
          <w:t>Halbleib et al., 2012</w:t>
        </w:r>
      </w:hyperlink>
      <w:r w:rsidR="00321E28" w:rsidRPr="000E42A5">
        <w:rPr>
          <w:noProof/>
        </w:rPr>
        <w:t>)</w:t>
      </w:r>
      <w:r w:rsidRPr="000E42A5">
        <w:fldChar w:fldCharType="end"/>
      </w:r>
      <w:r w:rsidRPr="000E42A5">
        <w:t xml:space="preserve">.  Spaak et al reported visual </w:t>
      </w:r>
      <w:proofErr w:type="spellStart"/>
      <w:r w:rsidRPr="000E42A5">
        <w:t>10Hz</w:t>
      </w:r>
      <w:proofErr w:type="spellEnd"/>
      <w:r w:rsidRPr="000E42A5">
        <w:t xml:space="preserve"> entrainment outlasting the stimulation by multiple cycles. This suggests a </w:t>
      </w:r>
      <w:proofErr w:type="spellStart"/>
      <w:r w:rsidRPr="000E42A5">
        <w:t>10Hz</w:t>
      </w:r>
      <w:proofErr w:type="spellEnd"/>
      <w:r w:rsidRPr="000E42A5">
        <w:t xml:space="preserve"> flicker induced alpha oscillations intrinsic to the cortex </w:t>
      </w:r>
      <w:r w:rsidRPr="000E42A5">
        <w:fldChar w:fldCharType="begin"/>
      </w:r>
      <w:r w:rsidR="00321E28" w:rsidRPr="000E42A5">
        <w:instrText xml:space="preserve"> ADDIN EN.CITE &lt;EndNote&gt;&lt;Cite&gt;&lt;Author&gt;Spaak&lt;/Author&gt;&lt;Year&gt;2014&lt;/Year&gt;&lt;RecNum&gt;100&lt;/RecNum&gt;&lt;DisplayText&gt;(Spaak et al., 2014)&lt;/DisplayText&gt;&lt;record&gt;&lt;rec-number&gt;100&lt;/rec-number&gt;&lt;foreign-keys&gt;&lt;key app="EN" db-id="90atf025rd9w9teae9dx9e05xxrp92vz9ze0"&gt;100&lt;/key&gt;&lt;/foreign-keys&gt;&lt;ref-type name="Journal Article"&gt;17&lt;/ref-type&gt;&lt;contributors&gt;&lt;authors&gt;&lt;author&gt;Spaak, E.&lt;/author&gt;&lt;author&gt;de Lange, F. P.&lt;/author&gt;&lt;author&gt;Jensen, O.&lt;/author&gt;&lt;/authors&gt;&lt;/contributors&gt;&lt;auth-address&gt;Donders Institute for Brain, Cognition, and Behaviour, Centre for Cognitive Neuroimaging, Radboud University Nijmegen, 6525 EN Nijmegen, The Netherlands.&lt;/auth-address&gt;&lt;titles&gt;&lt;title&gt;Local entrainment of alpha oscillations by visual stimuli causes cyclic modulation of perception&lt;/title&gt;&lt;secondary-title&gt;J Neurosci&lt;/secondary-title&gt;&lt;alt-title&gt;The Journal of neuroscience : the official journal of the Society for Neuroscience&lt;/alt-title&gt;&lt;/titles&gt;&lt;pages&gt;3536-44&lt;/pages&gt;&lt;volume&gt;34&lt;/volume&gt;&lt;number&gt;10&lt;/number&gt;&lt;dates&gt;&lt;year&gt;2014&lt;/year&gt;&lt;pub-dates&gt;&lt;date&gt;Mar 5&lt;/date&gt;&lt;/pub-dates&gt;&lt;/dates&gt;&lt;isbn&gt;1529-2401 (Electronic)&amp;#xD;0270-6474 (Linking)&lt;/isbn&gt;&lt;accession-num&gt;24599454&lt;/accession-num&gt;&lt;urls&gt;&lt;related-urls&gt;&lt;url&gt;http://www.ncbi.nlm.nih.gov/pubmed/24599454&lt;/url&gt;&lt;/related-urls&gt;&lt;/urls&gt;&lt;electronic-resource-num&gt;10.1523/JNEUROSCI.4385-13.2014&lt;/electronic-resource-num&gt;&lt;/record&gt;&lt;/Cite&gt;&lt;/EndNote&gt;</w:instrText>
      </w:r>
      <w:r w:rsidRPr="000E42A5">
        <w:fldChar w:fldCharType="separate"/>
      </w:r>
      <w:r w:rsidR="00321E28" w:rsidRPr="000E42A5">
        <w:rPr>
          <w:noProof/>
        </w:rPr>
        <w:t>(</w:t>
      </w:r>
      <w:hyperlink w:anchor="_ENREF_48" w:tooltip="Spaak, 2014 #100" w:history="1">
        <w:r w:rsidR="005C6C64" w:rsidRPr="000E42A5">
          <w:rPr>
            <w:noProof/>
          </w:rPr>
          <w:t>Spaak et al., 2014</w:t>
        </w:r>
      </w:hyperlink>
      <w:r w:rsidR="00321E28" w:rsidRPr="000E42A5">
        <w:rPr>
          <w:noProof/>
        </w:rPr>
        <w:t>)</w:t>
      </w:r>
      <w:r w:rsidRPr="000E42A5">
        <w:fldChar w:fldCharType="end"/>
      </w:r>
      <w:r w:rsidRPr="000E42A5">
        <w:t>.</w:t>
      </w:r>
      <w:r w:rsidR="00653A0A" w:rsidRPr="000E42A5">
        <w:t xml:space="preserve"> </w:t>
      </w:r>
    </w:p>
    <w:p w14:paraId="71A9A929" w14:textId="77777777" w:rsidR="00653A0A" w:rsidRPr="000E42A5" w:rsidRDefault="00653A0A" w:rsidP="00CC0F93">
      <w:pPr>
        <w:jc w:val="both"/>
      </w:pPr>
    </w:p>
    <w:p w14:paraId="3D9ECBF0" w14:textId="5CFFFC24" w:rsidR="003D7D58" w:rsidRPr="000E42A5" w:rsidRDefault="00653A0A" w:rsidP="00310F40">
      <w:pPr>
        <w:jc w:val="both"/>
        <w:rPr>
          <w:rFonts w:ascii="Arial" w:hAnsi="Arial" w:cs="Arial"/>
          <w:u w:color="0E6C77"/>
          <w:lang w:val="en-US"/>
        </w:rPr>
      </w:pPr>
      <w:r w:rsidRPr="000E42A5">
        <w:t xml:space="preserve">The longevity of </w:t>
      </w:r>
      <w:r w:rsidR="000A32D1" w:rsidRPr="000E42A5">
        <w:t xml:space="preserve">entrainment and </w:t>
      </w:r>
      <w:r w:rsidRPr="000E42A5">
        <w:t xml:space="preserve">analgesic effect was not considered in this study. </w:t>
      </w:r>
      <w:r w:rsidR="003D7D58" w:rsidRPr="000E42A5">
        <w:t>Longer-term effects of alpha</w:t>
      </w:r>
      <w:r w:rsidR="00CE38EC" w:rsidRPr="000E42A5">
        <w:t>-range</w:t>
      </w:r>
      <w:r w:rsidR="003D7D58" w:rsidRPr="000E42A5">
        <w:t xml:space="preserve"> stimulation have been seen using other techniques, such as </w:t>
      </w:r>
      <w:r w:rsidRPr="000E42A5">
        <w:t xml:space="preserve">a </w:t>
      </w:r>
      <w:r w:rsidR="003D7D58" w:rsidRPr="000E42A5">
        <w:t xml:space="preserve">repetitive </w:t>
      </w:r>
      <w:proofErr w:type="spellStart"/>
      <w:r w:rsidR="003D7D58" w:rsidRPr="000E42A5">
        <w:t>Transcranial</w:t>
      </w:r>
      <w:proofErr w:type="spellEnd"/>
      <w:r w:rsidR="003D7D58" w:rsidRPr="000E42A5">
        <w:t xml:space="preserve"> Magnetic Stimulation (</w:t>
      </w:r>
      <w:proofErr w:type="spellStart"/>
      <w:r w:rsidR="003D7D58" w:rsidRPr="000E42A5">
        <w:t>rTMS</w:t>
      </w:r>
      <w:proofErr w:type="spellEnd"/>
      <w:r w:rsidR="003D7D58" w:rsidRPr="000E42A5">
        <w:t xml:space="preserve">) </w:t>
      </w:r>
      <w:r w:rsidR="003D7D58" w:rsidRPr="000E42A5">
        <w:fldChar w:fldCharType="begin"/>
      </w:r>
      <w:r w:rsidR="003D7D58" w:rsidRPr="000E42A5">
        <w:instrText xml:space="preserve"> ADDIN EN.CITE &lt;EndNote&gt;&lt;Cite&gt;&lt;Author&gt;Moisset&lt;/Author&gt;&lt;Year&gt;2016&lt;/Year&gt;&lt;RecNum&gt;416&lt;/RecNum&gt;&lt;DisplayText&gt;(Moisset et al., 2016)&lt;/DisplayText&gt;&lt;record&gt;&lt;rec-number&gt;416&lt;/rec-number&gt;&lt;foreign-keys&gt;&lt;key app="EN" db-id="90atf025rd9w9teae9dx9e05xxrp92vz9ze0"&gt;416&lt;/key&gt;&lt;/foreign-keys&gt;&lt;ref-type name="Journal Article"&gt;17&lt;/ref-type&gt;&lt;contributors&gt;&lt;authors&gt;&lt;author&gt;Moisset, X.&lt;/author&gt;&lt;author&gt;de Andrade, D. C.&lt;/author&gt;&lt;author&gt;Bouhassira, D.&lt;/author&gt;&lt;/authors&gt;&lt;/contributors&gt;&lt;auth-address&gt;Inserm U-987, Centre d&amp;apos;Evaluation et de Traitement de la Douleur, CHU Ambroise Pare, Assistance Publique Hopitaux de Paris, Boulogne Billancourt, France.&amp;#xD;Clermont Universite, Universite d&amp;apos;Auvergne, Neuro-Dol, Inserm U-1107, Clermont-Ferrand, France.&amp;#xD;Service de Neurologie, CHU Gabriel Montpied, Clermont Universite, Universite d&amp;apos;Auvergne, Clermont-Ferrand, France.&amp;#xD;Department of Neurology, Pain Center, University of Sao Paulo, Brazil.&amp;#xD;Transcranial Magnetic Stimulation Laboratory, Instituto de Psiquiatria, University of Sao Paulo, Brazil.&amp;#xD;Instituto do Cancer Octavio Frias de Oliveira, University of Sao Paulo, Brazil.&amp;#xD;Universite Versailles-Saint-Quentin, Versailles, France.&lt;/auth-address&gt;&lt;titles&gt;&lt;title&gt;From pulses to pain relief: an update on the mechanisms of rTMS-induced analgesic effects&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689-700&lt;/pages&gt;&lt;volume&gt;20&lt;/volume&gt;&lt;number&gt;5&lt;/number&gt;&lt;dates&gt;&lt;year&gt;2016&lt;/year&gt;&lt;pub-dates&gt;&lt;date&gt;May&lt;/date&gt;&lt;/pub-dates&gt;&lt;/dates&gt;&lt;isbn&gt;1532-2149 (Electronic)&amp;#xD;1090-3801 (Linking)&lt;/isbn&gt;&lt;accession-num&gt;26471248&lt;/accession-num&gt;&lt;urls&gt;&lt;related-urls&gt;&lt;url&gt;http://www.ncbi.nlm.nih.gov/pubmed/26471248&lt;/url&gt;&lt;/related-urls&gt;&lt;/urls&gt;&lt;electronic-resource-num&gt;10.1002/ejp.811&lt;/electronic-resource-num&gt;&lt;/record&gt;&lt;/Cite&gt;&lt;/EndNote&gt;</w:instrText>
      </w:r>
      <w:r w:rsidR="003D7D58" w:rsidRPr="000E42A5">
        <w:fldChar w:fldCharType="separate"/>
      </w:r>
      <w:r w:rsidR="003D7D58" w:rsidRPr="000E42A5">
        <w:rPr>
          <w:noProof/>
        </w:rPr>
        <w:t>(</w:t>
      </w:r>
      <w:hyperlink w:anchor="_ENREF_33" w:tooltip="Moisset, 2016 #416" w:history="1">
        <w:r w:rsidR="005C6C64" w:rsidRPr="000E42A5">
          <w:rPr>
            <w:noProof/>
          </w:rPr>
          <w:t>Moisset et al., 2016</w:t>
        </w:r>
      </w:hyperlink>
      <w:r w:rsidR="003D7D58" w:rsidRPr="000E42A5">
        <w:rPr>
          <w:noProof/>
        </w:rPr>
        <w:t>)</w:t>
      </w:r>
      <w:r w:rsidR="003D7D58" w:rsidRPr="000E42A5">
        <w:fldChar w:fldCharType="end"/>
      </w:r>
      <w:r w:rsidR="003D7D58" w:rsidRPr="000E42A5">
        <w:t xml:space="preserve">. </w:t>
      </w:r>
      <w:r w:rsidR="00381FD3" w:rsidRPr="000E42A5">
        <w:t>Although t</w:t>
      </w:r>
      <w:r w:rsidR="00E17ECD" w:rsidRPr="000E42A5">
        <w:t xml:space="preserve">he analgesic effects induced by </w:t>
      </w:r>
      <w:proofErr w:type="spellStart"/>
      <w:r w:rsidR="00E17ECD" w:rsidRPr="000E42A5">
        <w:t>rTMS</w:t>
      </w:r>
      <w:proofErr w:type="spellEnd"/>
      <w:r w:rsidR="00E17ECD" w:rsidRPr="000E42A5">
        <w:t xml:space="preserve"> appear immediately after the stimulation, </w:t>
      </w:r>
      <w:r w:rsidR="00381FD3" w:rsidRPr="000E42A5">
        <w:t>the</w:t>
      </w:r>
      <w:r w:rsidR="00E17ECD" w:rsidRPr="000E42A5">
        <w:t xml:space="preserve"> </w:t>
      </w:r>
      <w:r w:rsidR="00381FD3" w:rsidRPr="000E42A5">
        <w:t xml:space="preserve">largest effect </w:t>
      </w:r>
      <w:r w:rsidR="00E17ECD" w:rsidRPr="000E42A5">
        <w:t>can be del</w:t>
      </w:r>
      <w:r w:rsidR="00381FD3" w:rsidRPr="000E42A5">
        <w:t xml:space="preserve">ayed up to 3 days and </w:t>
      </w:r>
      <w:r w:rsidR="00E17ECD" w:rsidRPr="000E42A5">
        <w:t xml:space="preserve">can last up to 1 week </w:t>
      </w:r>
      <w:r w:rsidR="005A6670" w:rsidRPr="000E42A5">
        <w:fldChar w:fldCharType="begin">
          <w:fldData xml:space="preserve">PEVuZE5vdGU+PENpdGU+PEF1dGhvcj5BbmRyZS1PYmFkaWE8L0F1dGhvcj48WWVhcj4yMDA4PC9Z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4MzMtNDA8L3BhZ2VzPjx2b2x1bWU+NzE8L3ZvbHVtZT48bnVtYmVy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</w:fldData>
        </w:fldChar>
      </w:r>
      <w:r w:rsidR="005A6670" w:rsidRPr="000E42A5">
        <w:instrText xml:space="preserve"> ADDIN EN.CITE </w:instrText>
      </w:r>
      <w:r w:rsidR="005A6670" w:rsidRPr="000E42A5">
        <w:fldChar w:fldCharType="begin">
          <w:fldData xml:space="preserve">PEVuZE5vdGU+PENpdGU+PEF1dGhvcj5BbmRyZS1PYmFkaWE8L0F1dGhvcj48WWVhcj4yMDA4PC9Z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4MzMtNDA8L3BhZ2VzPjx2b2x1bWU+NzE8L3ZvbHVtZT48bnVtYmVy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</w:fldData>
        </w:fldChar>
      </w:r>
      <w:r w:rsidR="005A6670" w:rsidRPr="000E42A5">
        <w:instrText xml:space="preserve"> ADDIN EN.CITE.DATA </w:instrText>
      </w:r>
      <w:r w:rsidR="005A6670" w:rsidRPr="000E42A5">
        <w:fldChar w:fldCharType="end"/>
      </w:r>
      <w:r w:rsidR="005A6670" w:rsidRPr="000E42A5">
        <w:fldChar w:fldCharType="separate"/>
      </w:r>
      <w:r w:rsidR="005A6670" w:rsidRPr="000E42A5">
        <w:rPr>
          <w:noProof/>
        </w:rPr>
        <w:t>(</w:t>
      </w:r>
      <w:hyperlink w:anchor="_ENREF_2" w:tooltip="Andre-Obadia, 2008 #419" w:history="1">
        <w:r w:rsidR="005C6C64" w:rsidRPr="000E42A5">
          <w:rPr>
            <w:noProof/>
          </w:rPr>
          <w:t>Andre-Obadia et al., 2008</w:t>
        </w:r>
      </w:hyperlink>
      <w:r w:rsidR="005A6670" w:rsidRPr="000E42A5">
        <w:rPr>
          <w:noProof/>
        </w:rPr>
        <w:t xml:space="preserve">; </w:t>
      </w:r>
      <w:hyperlink w:anchor="_ENREF_27" w:tooltip="Lefaucheur, 2001 #417" w:history="1">
        <w:r w:rsidR="005C6C64" w:rsidRPr="000E42A5">
          <w:rPr>
            <w:noProof/>
          </w:rPr>
          <w:t>Lefaucheur et al., 2001</w:t>
        </w:r>
      </w:hyperlink>
      <w:r w:rsidR="005A6670" w:rsidRPr="000E42A5">
        <w:rPr>
          <w:noProof/>
        </w:rPr>
        <w:t>)</w:t>
      </w:r>
      <w:r w:rsidR="005A6670" w:rsidRPr="000E42A5">
        <w:fldChar w:fldCharType="end"/>
      </w:r>
      <w:r w:rsidR="004210DF" w:rsidRPr="000E42A5">
        <w:t>. Furthe</w:t>
      </w:r>
      <w:r w:rsidR="006A5E41" w:rsidRPr="000E42A5">
        <w:t xml:space="preserve">rmore, </w:t>
      </w:r>
      <w:r w:rsidR="0005401D" w:rsidRPr="000E42A5">
        <w:t xml:space="preserve">when considering other techniques that have been used to modulate oscillatory frequencies (e.g. TMS, neurofeedback training, mindfulness training etc.), the duration of the induced effect increases after repeated sessions </w:t>
      </w:r>
      <w:r w:rsidR="0005401D" w:rsidRPr="000E42A5">
        <w:fldChar w:fldCharType="begin">
          <w:fldData xml:space="preserve">PEVuZE5vdGU+PENpdGU+PEF1dGhvcj5Nb2lzc2V0PC9BdXRob3I+PFllYXI+MjAxNjwvWWVhcj48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0NzgtODU8L3BhZ2VzPjx2b2x1bWU+MTUyPC92b2x1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</w:fldData>
        </w:fldChar>
      </w:r>
      <w:r w:rsidR="006C6408" w:rsidRPr="000E42A5">
        <w:instrText xml:space="preserve"> ADDIN EN.CITE </w:instrText>
      </w:r>
      <w:r w:rsidR="006C6408" w:rsidRPr="000E42A5">
        <w:fldChar w:fldCharType="begin">
          <w:fldData xml:space="preserve">PEVuZE5vdGU+PENpdGU+PEF1dGhvcj5Nb2lzc2V0PC9BdXRob3I+PFllYXI+MjAxNjwvWWVhcj48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0NzgtODU8L3BhZ2VzPjx2b2x1bWU+MTUyPC92b2x1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</w:fldData>
        </w:fldChar>
      </w:r>
      <w:r w:rsidR="006C6408" w:rsidRPr="000E42A5">
        <w:instrText xml:space="preserve"> ADDIN EN.CITE.DATA </w:instrText>
      </w:r>
      <w:r w:rsidR="006C6408" w:rsidRPr="000E42A5">
        <w:fldChar w:fldCharType="end"/>
      </w:r>
      <w:r w:rsidR="0005401D" w:rsidRPr="000E42A5">
        <w:fldChar w:fldCharType="separate"/>
      </w:r>
      <w:r w:rsidR="006C6408" w:rsidRPr="000E42A5">
        <w:rPr>
          <w:noProof/>
        </w:rPr>
        <w:t>(</w:t>
      </w:r>
      <w:hyperlink w:anchor="_ENREF_13" w:tooltip="Grant, 2014 #265" w:history="1">
        <w:r w:rsidR="005C6C64" w:rsidRPr="000E42A5">
          <w:rPr>
            <w:noProof/>
          </w:rPr>
          <w:t>Grant, 2014</w:t>
        </w:r>
      </w:hyperlink>
      <w:r w:rsidR="006C6408" w:rsidRPr="000E42A5">
        <w:rPr>
          <w:noProof/>
        </w:rPr>
        <w:t xml:space="preserve">; </w:t>
      </w:r>
      <w:hyperlink w:anchor="_ENREF_18" w:tooltip="Jensen, 2013 #163" w:history="1">
        <w:r w:rsidR="005C6C64" w:rsidRPr="000E42A5">
          <w:rPr>
            <w:noProof/>
          </w:rPr>
          <w:t>Jensen et al., 2013</w:t>
        </w:r>
      </w:hyperlink>
      <w:r w:rsidR="006C6408" w:rsidRPr="000E42A5">
        <w:rPr>
          <w:noProof/>
        </w:rPr>
        <w:t xml:space="preserve">; </w:t>
      </w:r>
      <w:hyperlink w:anchor="_ENREF_32" w:tooltip="Mhalla, 2011 #420" w:history="1">
        <w:r w:rsidR="005C6C64" w:rsidRPr="000E42A5">
          <w:rPr>
            <w:noProof/>
          </w:rPr>
          <w:t>Mhalla et al., 2011</w:t>
        </w:r>
      </w:hyperlink>
      <w:r w:rsidR="006C6408" w:rsidRPr="000E42A5">
        <w:rPr>
          <w:noProof/>
        </w:rPr>
        <w:t xml:space="preserve">; </w:t>
      </w:r>
      <w:hyperlink w:anchor="_ENREF_33" w:tooltip="Moisset, 2016 #416" w:history="1">
        <w:r w:rsidR="005C6C64" w:rsidRPr="000E42A5">
          <w:rPr>
            <w:noProof/>
          </w:rPr>
          <w:t>Moisset et al., 2016</w:t>
        </w:r>
      </w:hyperlink>
      <w:r w:rsidR="006C6408" w:rsidRPr="000E42A5">
        <w:rPr>
          <w:noProof/>
        </w:rPr>
        <w:t>)</w:t>
      </w:r>
      <w:r w:rsidR="0005401D" w:rsidRPr="000E42A5">
        <w:fldChar w:fldCharType="end"/>
      </w:r>
      <w:r w:rsidR="000A32D1" w:rsidRPr="000E42A5">
        <w:t xml:space="preserve">. </w:t>
      </w:r>
      <w:r w:rsidR="00DF6B1B" w:rsidRPr="000E42A5">
        <w:t>As such, f</w:t>
      </w:r>
      <w:r w:rsidR="00B86823" w:rsidRPr="000E42A5">
        <w:t xml:space="preserve">urther work assessing </w:t>
      </w:r>
      <w:r w:rsidR="00B86823" w:rsidRPr="000E42A5">
        <w:lastRenderedPageBreak/>
        <w:t xml:space="preserve">the </w:t>
      </w:r>
      <w:r w:rsidR="00DF6B1B" w:rsidRPr="000E42A5">
        <w:t>long-term</w:t>
      </w:r>
      <w:r w:rsidR="00B86823" w:rsidRPr="000E42A5">
        <w:t xml:space="preserve"> </w:t>
      </w:r>
      <w:r w:rsidR="00DF6B1B" w:rsidRPr="000E42A5">
        <w:t>analgesic effects of alpha entrainment following</w:t>
      </w:r>
      <w:r w:rsidR="00C767D1" w:rsidRPr="000E42A5">
        <w:t xml:space="preserve"> on-off and</w:t>
      </w:r>
      <w:r w:rsidR="00DF6B1B" w:rsidRPr="000E42A5">
        <w:t xml:space="preserve"> regular use is needed to </w:t>
      </w:r>
      <w:r w:rsidR="00C767D1" w:rsidRPr="000E42A5">
        <w:t xml:space="preserve">allow us to assess the usefulness of alpha entrainment in </w:t>
      </w:r>
      <w:r w:rsidR="00B86823" w:rsidRPr="000E42A5">
        <w:t>clinical practice</w:t>
      </w:r>
      <w:r w:rsidR="00C767D1" w:rsidRPr="000E42A5">
        <w:t xml:space="preserve">. </w:t>
      </w:r>
      <w:r w:rsidR="0005401D" w:rsidRPr="000E42A5">
        <w:t xml:space="preserve"> </w:t>
      </w:r>
    </w:p>
    <w:p w14:paraId="3E39AD66" w14:textId="77777777" w:rsidR="00E17ECD" w:rsidRPr="000E42A5" w:rsidRDefault="00E17ECD" w:rsidP="00CC0F93">
      <w:pPr>
        <w:jc w:val="both"/>
      </w:pPr>
    </w:p>
    <w:p w14:paraId="7CA42C98" w14:textId="77777777" w:rsidR="00AD778A" w:rsidRPr="000E42A5" w:rsidRDefault="00AD778A" w:rsidP="00CC0F93">
      <w:pPr>
        <w:jc w:val="both"/>
      </w:pPr>
    </w:p>
    <w:p w14:paraId="7317E7E7" w14:textId="77777777" w:rsidR="00CC0F93" w:rsidRPr="000E42A5" w:rsidRDefault="00CC0F93" w:rsidP="00CC0F93">
      <w:pPr>
        <w:jc w:val="both"/>
        <w:outlineLvl w:val="0"/>
        <w:rPr>
          <w:i/>
        </w:rPr>
      </w:pPr>
      <w:r w:rsidRPr="000E42A5">
        <w:rPr>
          <w:i/>
        </w:rPr>
        <w:t>Concluding Remarks</w:t>
      </w:r>
    </w:p>
    <w:p w14:paraId="7728873E" w14:textId="77777777" w:rsidR="00CC0F93" w:rsidRPr="000E42A5" w:rsidRDefault="00CC0F93" w:rsidP="00CC0F93">
      <w:pPr>
        <w:jc w:val="both"/>
      </w:pPr>
      <w:r w:rsidRPr="000E42A5">
        <w:t xml:space="preserve">The present study provides new evidence visual and auditory entrainment in the alpha range can influence the perception of acute pain independently of arousal and negative emotional influences. The results reveal that </w:t>
      </w:r>
      <w:proofErr w:type="spellStart"/>
      <w:r w:rsidRPr="000E42A5">
        <w:t>10Hz</w:t>
      </w:r>
      <w:proofErr w:type="spellEnd"/>
      <w:r w:rsidRPr="000E42A5">
        <w:t xml:space="preserve"> stimulation has a significantly larger analgesic effect than </w:t>
      </w:r>
      <w:proofErr w:type="spellStart"/>
      <w:r w:rsidRPr="000E42A5">
        <w:t>8Hz</w:t>
      </w:r>
      <w:proofErr w:type="spellEnd"/>
      <w:r w:rsidRPr="000E42A5">
        <w:t xml:space="preserve"> and </w:t>
      </w:r>
      <w:proofErr w:type="spellStart"/>
      <w:r w:rsidRPr="000E42A5">
        <w:t>12Hz</w:t>
      </w:r>
      <w:proofErr w:type="spellEnd"/>
      <w:r w:rsidRPr="000E42A5">
        <w:t xml:space="preserve"> following the visual entrainment, and non-significantly following the auditory entrainment. Overall, visual entrainment produced a larger effect than auditory entrainment in the mid- and lower alpha frequencies. This provides further evidence that external stimulation can modulate pain perception and requires further study to ascertain its relevance to clinical pain states.</w:t>
      </w:r>
    </w:p>
    <w:p w14:paraId="762A81C3" w14:textId="3D1D8122" w:rsidR="00E43F03" w:rsidRPr="000E42A5" w:rsidRDefault="00E43F03" w:rsidP="00CC0F93">
      <w:pPr>
        <w:jc w:val="both"/>
      </w:pPr>
    </w:p>
    <w:p w14:paraId="66CEF7B5" w14:textId="359F1085" w:rsidR="00EA7395" w:rsidRPr="000E42A5" w:rsidRDefault="00EA7395" w:rsidP="00EA7395">
      <w:pPr>
        <w:pStyle w:val="Heading5"/>
      </w:pPr>
      <w:r w:rsidRPr="000E42A5">
        <w:t>Acknowledgments:</w:t>
      </w:r>
    </w:p>
    <w:p w14:paraId="0360617D" w14:textId="25CE7449" w:rsidR="00F71819" w:rsidRPr="000E42A5" w:rsidRDefault="00F71819" w:rsidP="00F71819">
      <w:pPr>
        <w:jc w:val="both"/>
      </w:pPr>
      <w:r w:rsidRPr="000E42A5">
        <w:t xml:space="preserve">We would like to thank Ann </w:t>
      </w:r>
      <w:proofErr w:type="spellStart"/>
      <w:r w:rsidRPr="000E42A5">
        <w:t>Lenton</w:t>
      </w:r>
      <w:proofErr w:type="spellEnd"/>
      <w:r w:rsidRPr="000E42A5">
        <w:t xml:space="preserve"> and Timothy Rainey, of the Human Pain Research Group, University of Manchester, for all their help with participant recruitment and technical help for this study and Jason Taylor for his guidance and analytical support. </w:t>
      </w:r>
    </w:p>
    <w:p w14:paraId="5241F6CE" w14:textId="77777777" w:rsidR="00E0005D" w:rsidRPr="000E42A5" w:rsidRDefault="00E0005D" w:rsidP="00F71819">
      <w:pPr>
        <w:jc w:val="both"/>
      </w:pPr>
    </w:p>
    <w:p w14:paraId="47A62B6E" w14:textId="4CDCF8B2" w:rsidR="00E0005D" w:rsidRPr="000E42A5" w:rsidRDefault="00E0005D" w:rsidP="00E0005D">
      <w:pPr>
        <w:pStyle w:val="Heading5"/>
      </w:pPr>
      <w:r w:rsidRPr="000E42A5">
        <w:t>Author Contributions</w:t>
      </w:r>
    </w:p>
    <w:p w14:paraId="0FDE40A4" w14:textId="77777777" w:rsidR="00E0005D" w:rsidRPr="000E42A5" w:rsidRDefault="00E0005D" w:rsidP="00E0005D">
      <w:pPr>
        <w:widowControl w:val="0"/>
        <w:autoSpaceDE w:val="0"/>
        <w:autoSpaceDN w:val="0"/>
        <w:adjustRightInd w:val="0"/>
        <w:rPr>
          <w:rFonts w:asciiTheme="majorHAnsi" w:hAnsiTheme="majorHAnsi" w:cs="Arial"/>
          <w:color w:val="262626"/>
          <w:lang w:val="en-US"/>
        </w:rPr>
      </w:pPr>
      <w:r w:rsidRPr="000E42A5">
        <w:rPr>
          <w:rFonts w:asciiTheme="majorHAnsi" w:hAnsiTheme="majorHAnsi" w:cs="Arial"/>
          <w:color w:val="262626"/>
          <w:lang w:val="en-US"/>
        </w:rPr>
        <w:t>All authors listed have substantially contributed to the manuscript as follows:</w:t>
      </w:r>
    </w:p>
    <w:p w14:paraId="5C6295AA" w14:textId="77777777" w:rsidR="00E0005D" w:rsidRPr="000E42A5" w:rsidRDefault="00E0005D" w:rsidP="00E0005D">
      <w:pPr>
        <w:widowControl w:val="0"/>
        <w:autoSpaceDE w:val="0"/>
        <w:autoSpaceDN w:val="0"/>
        <w:adjustRightInd w:val="0"/>
        <w:rPr>
          <w:rFonts w:asciiTheme="majorHAnsi" w:hAnsiTheme="majorHAnsi" w:cs="Arial"/>
          <w:color w:val="262626"/>
          <w:lang w:val="en-US"/>
        </w:rPr>
      </w:pPr>
      <w:r w:rsidRPr="000E42A5">
        <w:rPr>
          <w:rFonts w:asciiTheme="majorHAnsi" w:hAnsiTheme="majorHAnsi" w:cs="Arial"/>
          <w:color w:val="262626"/>
          <w:lang w:val="en-US"/>
        </w:rPr>
        <w:t xml:space="preserve">Conceived and designed the experiments: KE CAB AKPJ. </w:t>
      </w:r>
    </w:p>
    <w:p w14:paraId="4D147C8A" w14:textId="77777777" w:rsidR="00E0005D" w:rsidRPr="000E42A5" w:rsidRDefault="00E0005D" w:rsidP="00E0005D">
      <w:pPr>
        <w:widowControl w:val="0"/>
        <w:autoSpaceDE w:val="0"/>
        <w:autoSpaceDN w:val="0"/>
        <w:adjustRightInd w:val="0"/>
        <w:rPr>
          <w:rFonts w:asciiTheme="majorHAnsi" w:hAnsiTheme="majorHAnsi" w:cs="Arial"/>
          <w:color w:val="262626"/>
          <w:lang w:val="en-US"/>
        </w:rPr>
      </w:pPr>
      <w:r w:rsidRPr="000E42A5">
        <w:rPr>
          <w:rFonts w:asciiTheme="majorHAnsi" w:hAnsiTheme="majorHAnsi" w:cs="Arial"/>
          <w:color w:val="262626"/>
          <w:lang w:val="en-US"/>
        </w:rPr>
        <w:t>Performed the experiments: KE</w:t>
      </w:r>
    </w:p>
    <w:p w14:paraId="25FA958C" w14:textId="77777777" w:rsidR="00E0005D" w:rsidRPr="000E42A5" w:rsidRDefault="00E0005D" w:rsidP="00E0005D">
      <w:pPr>
        <w:widowControl w:val="0"/>
        <w:autoSpaceDE w:val="0"/>
        <w:autoSpaceDN w:val="0"/>
        <w:adjustRightInd w:val="0"/>
        <w:rPr>
          <w:rFonts w:asciiTheme="majorHAnsi" w:hAnsiTheme="majorHAnsi" w:cs="Arial"/>
          <w:color w:val="262626"/>
          <w:lang w:val="en-US"/>
        </w:rPr>
      </w:pPr>
      <w:r w:rsidRPr="000E42A5">
        <w:rPr>
          <w:rFonts w:asciiTheme="majorHAnsi" w:hAnsiTheme="majorHAnsi" w:cs="Arial"/>
          <w:color w:val="262626"/>
          <w:lang w:val="en-US"/>
        </w:rPr>
        <w:t>Analyzed the data: KE</w:t>
      </w:r>
    </w:p>
    <w:p w14:paraId="1947E66A" w14:textId="77777777" w:rsidR="00E0005D" w:rsidRPr="000E42A5" w:rsidRDefault="00E0005D" w:rsidP="00E0005D">
      <w:pPr>
        <w:widowControl w:val="0"/>
        <w:autoSpaceDE w:val="0"/>
        <w:autoSpaceDN w:val="0"/>
        <w:adjustRightInd w:val="0"/>
        <w:rPr>
          <w:rFonts w:asciiTheme="majorHAnsi" w:hAnsiTheme="majorHAnsi" w:cs="Arial"/>
          <w:color w:val="262626"/>
          <w:lang w:val="en-US"/>
        </w:rPr>
      </w:pPr>
      <w:r w:rsidRPr="000E42A5">
        <w:rPr>
          <w:rFonts w:asciiTheme="majorHAnsi" w:hAnsiTheme="majorHAnsi" w:cs="Arial"/>
          <w:color w:val="262626"/>
          <w:lang w:val="en-US"/>
        </w:rPr>
        <w:t xml:space="preserve">Contributed reagents/materials/analysis tools: KE CAB </w:t>
      </w:r>
    </w:p>
    <w:p w14:paraId="765F4014" w14:textId="77777777" w:rsidR="00E0005D" w:rsidRPr="000E42A5" w:rsidRDefault="00E0005D" w:rsidP="00E0005D">
      <w:pPr>
        <w:widowControl w:val="0"/>
        <w:autoSpaceDE w:val="0"/>
        <w:autoSpaceDN w:val="0"/>
        <w:adjustRightInd w:val="0"/>
        <w:rPr>
          <w:rFonts w:asciiTheme="majorHAnsi" w:hAnsiTheme="majorHAnsi" w:cs="Verdana"/>
          <w:color w:val="000026"/>
          <w:lang w:val="en-US"/>
        </w:rPr>
      </w:pPr>
      <w:r w:rsidRPr="000E42A5">
        <w:rPr>
          <w:lang w:val="en-US"/>
        </w:rPr>
        <w:t xml:space="preserve">Discussed the results and commented on the manuscript: </w:t>
      </w:r>
      <w:r w:rsidRPr="000E42A5">
        <w:rPr>
          <w:rFonts w:asciiTheme="majorHAnsi" w:hAnsiTheme="majorHAnsi" w:cs="Arial"/>
          <w:color w:val="262626"/>
          <w:lang w:val="en-US"/>
        </w:rPr>
        <w:t>KE CAB AKPJ</w:t>
      </w:r>
    </w:p>
    <w:p w14:paraId="3F2A3BB9" w14:textId="77777777" w:rsidR="00E0005D" w:rsidRPr="000E42A5" w:rsidRDefault="00E0005D" w:rsidP="00E0005D">
      <w:pPr>
        <w:rPr>
          <w:lang w:val="en-US"/>
        </w:rPr>
      </w:pPr>
      <w:r w:rsidRPr="000E42A5">
        <w:rPr>
          <w:lang w:val="en-US"/>
        </w:rPr>
        <w:t>Wrote the manuscript: KE CAB AKPJ</w:t>
      </w:r>
    </w:p>
    <w:p w14:paraId="50E3D1F3" w14:textId="77777777" w:rsidR="00EA7395" w:rsidRPr="000E42A5" w:rsidRDefault="00EA7395" w:rsidP="00EA7395">
      <w:pPr>
        <w:pStyle w:val="Default"/>
        <w:rPr>
          <w:sz w:val="23"/>
          <w:szCs w:val="23"/>
        </w:rPr>
      </w:pPr>
    </w:p>
    <w:p w14:paraId="2221BC3B" w14:textId="1BE8E69D" w:rsidR="00E43F03" w:rsidRPr="000E42A5" w:rsidRDefault="00E43F03" w:rsidP="00EA7395">
      <w:pPr>
        <w:pStyle w:val="Heading5"/>
        <w:rPr>
          <w:sz w:val="23"/>
          <w:szCs w:val="23"/>
        </w:rPr>
      </w:pPr>
      <w:r w:rsidRPr="000E42A5">
        <w:t xml:space="preserve">References: </w:t>
      </w:r>
    </w:p>
    <w:p w14:paraId="0C00BCFF" w14:textId="77777777" w:rsidR="005C6C64" w:rsidRPr="000E42A5" w:rsidRDefault="00E43F03" w:rsidP="005C6C64">
      <w:pPr>
        <w:spacing w:after="240"/>
        <w:rPr>
          <w:noProof/>
        </w:rPr>
      </w:pPr>
      <w:r w:rsidRPr="000E42A5">
        <w:fldChar w:fldCharType="begin"/>
      </w:r>
      <w:r w:rsidRPr="000E42A5">
        <w:instrText xml:space="preserve"> ADDIN EN.REFLIST </w:instrText>
      </w:r>
      <w:r w:rsidRPr="000E42A5">
        <w:fldChar w:fldCharType="separate"/>
      </w:r>
      <w:bookmarkStart w:id="20" w:name="_ENREF_1"/>
      <w:r w:rsidR="005C6C64" w:rsidRPr="000E42A5">
        <w:rPr>
          <w:noProof/>
        </w:rPr>
        <w:t>Akerstedt, T., and Gillberg, M. (1990). Subjective and Objective Sleepiness in the Active Individual. International Journal of Neuroscience</w:t>
      </w:r>
      <w:r w:rsidR="005C6C64" w:rsidRPr="000E42A5">
        <w:rPr>
          <w:i/>
          <w:noProof/>
        </w:rPr>
        <w:t xml:space="preserve"> </w:t>
      </w:r>
      <w:r w:rsidR="005C6C64" w:rsidRPr="000E42A5">
        <w:rPr>
          <w:noProof/>
        </w:rPr>
        <w:t>52, 29-37.</w:t>
      </w:r>
      <w:bookmarkEnd w:id="20"/>
    </w:p>
    <w:p w14:paraId="782E1585" w14:textId="77777777" w:rsidR="005C6C64" w:rsidRPr="000E42A5" w:rsidRDefault="005C6C64" w:rsidP="005C6C64">
      <w:pPr>
        <w:spacing w:after="240"/>
        <w:rPr>
          <w:noProof/>
        </w:rPr>
      </w:pPr>
      <w:bookmarkStart w:id="21" w:name="_ENREF_2"/>
      <w:r w:rsidRPr="000E42A5">
        <w:rPr>
          <w:noProof/>
        </w:rPr>
        <w:t>Andre-Obadia, N., Mertens, P., Gueguen, A., Peyron, R., and Garcia-Larrea, L. (2008). Pain relief by rTMS: differential effect of current flow but no specific action on pain subtypes. Neurology</w:t>
      </w:r>
      <w:r w:rsidRPr="000E42A5">
        <w:rPr>
          <w:i/>
          <w:noProof/>
        </w:rPr>
        <w:t xml:space="preserve"> </w:t>
      </w:r>
      <w:r w:rsidRPr="000E42A5">
        <w:rPr>
          <w:noProof/>
        </w:rPr>
        <w:t>71, 833-840.</w:t>
      </w:r>
      <w:bookmarkEnd w:id="21"/>
    </w:p>
    <w:p w14:paraId="4CE3B6A0" w14:textId="77777777" w:rsidR="005C6C64" w:rsidRPr="000E42A5" w:rsidRDefault="005C6C64" w:rsidP="005C6C64">
      <w:pPr>
        <w:spacing w:after="240"/>
        <w:rPr>
          <w:noProof/>
        </w:rPr>
      </w:pPr>
      <w:bookmarkStart w:id="22" w:name="_ENREF_3"/>
      <w:r w:rsidRPr="000E42A5">
        <w:rPr>
          <w:noProof/>
        </w:rPr>
        <w:t>Babiloni, C., Brancucci, A., Del Percio, C., Capotosto, P., Arendt-Nielsen, L., Chen, A.C.N., and Rossini, P.M. (2006). Anticipatory electroencephalography alpha rhythm predicts subjective perception of pain intensity. Journal of Pain</w:t>
      </w:r>
      <w:r w:rsidRPr="000E42A5">
        <w:rPr>
          <w:i/>
          <w:noProof/>
        </w:rPr>
        <w:t xml:space="preserve"> </w:t>
      </w:r>
      <w:r w:rsidRPr="000E42A5">
        <w:rPr>
          <w:noProof/>
        </w:rPr>
        <w:t>7, 709-717.</w:t>
      </w:r>
      <w:bookmarkEnd w:id="22"/>
    </w:p>
    <w:p w14:paraId="3134FC67" w14:textId="77777777" w:rsidR="005C6C64" w:rsidRPr="000E42A5" w:rsidRDefault="005C6C64" w:rsidP="005C6C64">
      <w:pPr>
        <w:spacing w:after="240"/>
        <w:rPr>
          <w:noProof/>
        </w:rPr>
      </w:pPr>
      <w:bookmarkStart w:id="23" w:name="_ENREF_4"/>
      <w:r w:rsidRPr="000E42A5">
        <w:rPr>
          <w:noProof/>
        </w:rPr>
        <w:t>Bollimunta, A., Chen, Y., Schroeder, C.E., and Ding, M. (2008). Neuronal mechanisms of cortical alpha oscillations in awake-behaving macaques. The Journal of neuroscience : the official journal of the Society for Neuroscience</w:t>
      </w:r>
      <w:r w:rsidRPr="000E42A5">
        <w:rPr>
          <w:i/>
          <w:noProof/>
        </w:rPr>
        <w:t xml:space="preserve"> </w:t>
      </w:r>
      <w:r w:rsidRPr="000E42A5">
        <w:rPr>
          <w:noProof/>
        </w:rPr>
        <w:t>28, 9976-9988.</w:t>
      </w:r>
      <w:bookmarkEnd w:id="23"/>
    </w:p>
    <w:p w14:paraId="6B57BC77" w14:textId="77777777" w:rsidR="005C6C64" w:rsidRPr="000E42A5" w:rsidRDefault="005C6C64" w:rsidP="005C6C64">
      <w:pPr>
        <w:spacing w:after="240"/>
        <w:rPr>
          <w:noProof/>
        </w:rPr>
      </w:pPr>
      <w:bookmarkStart w:id="24" w:name="_ENREF_5"/>
      <w:r w:rsidRPr="000E42A5">
        <w:rPr>
          <w:noProof/>
        </w:rPr>
        <w:lastRenderedPageBreak/>
        <w:t>Bollimunta, A., Mo, J., Schroeder, C.E., and Ding, M. (2011). Neuronal mechanisms and attentional modulation of corticothalamic alpha oscillations. J Neurosci</w:t>
      </w:r>
      <w:r w:rsidRPr="000E42A5">
        <w:rPr>
          <w:i/>
          <w:noProof/>
        </w:rPr>
        <w:t xml:space="preserve"> </w:t>
      </w:r>
      <w:r w:rsidRPr="000E42A5">
        <w:rPr>
          <w:noProof/>
        </w:rPr>
        <w:t>31, 4935-4943.</w:t>
      </w:r>
      <w:bookmarkEnd w:id="24"/>
    </w:p>
    <w:p w14:paraId="5997DCC3" w14:textId="77777777" w:rsidR="005C6C64" w:rsidRPr="000E42A5" w:rsidRDefault="005C6C64" w:rsidP="005C6C64">
      <w:pPr>
        <w:spacing w:after="240"/>
        <w:rPr>
          <w:noProof/>
        </w:rPr>
      </w:pPr>
      <w:bookmarkStart w:id="25" w:name="_ENREF_6"/>
      <w:r w:rsidRPr="000E42A5">
        <w:rPr>
          <w:noProof/>
        </w:rPr>
        <w:t>Boyle, Y., El-Deredy, W., Martínez Montes, E., Bentley, D.E., and Jones, A.K.P. (2008). Selective modulation of nociceptive processing due to noise distraction. Pain</w:t>
      </w:r>
      <w:r w:rsidRPr="000E42A5">
        <w:rPr>
          <w:i/>
          <w:noProof/>
        </w:rPr>
        <w:t xml:space="preserve"> </w:t>
      </w:r>
      <w:r w:rsidRPr="000E42A5">
        <w:rPr>
          <w:noProof/>
        </w:rPr>
        <w:t>138, 630-640.</w:t>
      </w:r>
      <w:bookmarkEnd w:id="25"/>
    </w:p>
    <w:p w14:paraId="34DCB4BE" w14:textId="77777777" w:rsidR="005C6C64" w:rsidRPr="000E42A5" w:rsidRDefault="005C6C64" w:rsidP="005C6C64">
      <w:pPr>
        <w:spacing w:after="240"/>
        <w:rPr>
          <w:noProof/>
        </w:rPr>
      </w:pPr>
      <w:bookmarkStart w:id="26" w:name="_ENREF_7"/>
      <w:r w:rsidRPr="000E42A5">
        <w:rPr>
          <w:noProof/>
        </w:rPr>
        <w:t>Brown, C.A., Seymour, B., El-Deredy, W., and Jones, A.K. (2008). Confidence in beliefs about pain predicts expectancy effects on pain perception and anticipatory processing in right anterior insula. Pain</w:t>
      </w:r>
      <w:r w:rsidRPr="000E42A5">
        <w:rPr>
          <w:i/>
          <w:noProof/>
        </w:rPr>
        <w:t xml:space="preserve"> </w:t>
      </w:r>
      <w:r w:rsidRPr="000E42A5">
        <w:rPr>
          <w:noProof/>
        </w:rPr>
        <w:t>139, 324-332.</w:t>
      </w:r>
      <w:bookmarkEnd w:id="26"/>
    </w:p>
    <w:p w14:paraId="4C0FB482" w14:textId="77777777" w:rsidR="005C6C64" w:rsidRPr="000E42A5" w:rsidRDefault="005C6C64" w:rsidP="005C6C64">
      <w:pPr>
        <w:spacing w:after="240"/>
        <w:rPr>
          <w:noProof/>
        </w:rPr>
      </w:pPr>
      <w:bookmarkStart w:id="27" w:name="_ENREF_8"/>
      <w:r w:rsidRPr="000E42A5">
        <w:rPr>
          <w:noProof/>
        </w:rPr>
        <w:t>Cantero, J.L., Atienza, M., and Salas, R.M. (2002). Human alpha oscillations in wakefulness, drowsiness period, and REM sleep: different electroencephalographic phenomena within the alpha band. Neurophysiologie Clinique-Clinical Neurophysiology</w:t>
      </w:r>
      <w:r w:rsidRPr="000E42A5">
        <w:rPr>
          <w:i/>
          <w:noProof/>
        </w:rPr>
        <w:t xml:space="preserve"> </w:t>
      </w:r>
      <w:r w:rsidRPr="000E42A5">
        <w:rPr>
          <w:noProof/>
        </w:rPr>
        <w:t>32, 54-71.</w:t>
      </w:r>
      <w:bookmarkEnd w:id="27"/>
    </w:p>
    <w:p w14:paraId="276ABACF" w14:textId="77777777" w:rsidR="005C6C64" w:rsidRPr="000E42A5" w:rsidRDefault="005C6C64" w:rsidP="005C6C64">
      <w:pPr>
        <w:spacing w:after="240"/>
        <w:rPr>
          <w:noProof/>
        </w:rPr>
      </w:pPr>
      <w:bookmarkStart w:id="28" w:name="_ENREF_9"/>
      <w:r w:rsidRPr="000E42A5">
        <w:rPr>
          <w:noProof/>
        </w:rPr>
        <w:t>de Graaf, T.A., Gross, J., Paterson, G., Rusch, T., Sack, A.T., and Thut, G. (2013). Alpha-band rhythms in visual task performance: phase-locking by rhythmic sensory stimulation. PloS one</w:t>
      </w:r>
      <w:r w:rsidRPr="000E42A5">
        <w:rPr>
          <w:i/>
          <w:noProof/>
        </w:rPr>
        <w:t xml:space="preserve"> </w:t>
      </w:r>
      <w:r w:rsidRPr="000E42A5">
        <w:rPr>
          <w:noProof/>
        </w:rPr>
        <w:t>8, e60035.</w:t>
      </w:r>
      <w:bookmarkEnd w:id="28"/>
    </w:p>
    <w:p w14:paraId="6F6C9F8C" w14:textId="77777777" w:rsidR="005C6C64" w:rsidRPr="000E42A5" w:rsidRDefault="005C6C64" w:rsidP="005C6C64">
      <w:pPr>
        <w:spacing w:after="240"/>
        <w:rPr>
          <w:noProof/>
        </w:rPr>
      </w:pPr>
      <w:bookmarkStart w:id="29" w:name="_ENREF_10"/>
      <w:r w:rsidRPr="000E42A5">
        <w:rPr>
          <w:noProof/>
        </w:rPr>
        <w:t>Frederick, J.A., Lubar, J.F., Rasey, H.W., Brim, S.A., and Blackburn, J. (1999). Effects of 18.5 Hz Auditory and Visual Stimulation on EEG Amplitude at the Vertex. Journal of Neurotherapy</w:t>
      </w:r>
      <w:r w:rsidRPr="000E42A5">
        <w:rPr>
          <w:i/>
          <w:noProof/>
        </w:rPr>
        <w:t xml:space="preserve"> </w:t>
      </w:r>
      <w:r w:rsidRPr="000E42A5">
        <w:rPr>
          <w:noProof/>
        </w:rPr>
        <w:t>3, 23-28.</w:t>
      </w:r>
      <w:bookmarkEnd w:id="29"/>
    </w:p>
    <w:p w14:paraId="50BCB8E7" w14:textId="77777777" w:rsidR="005C6C64" w:rsidRPr="000E42A5" w:rsidRDefault="005C6C64" w:rsidP="005C6C64">
      <w:pPr>
        <w:spacing w:after="240"/>
        <w:rPr>
          <w:noProof/>
        </w:rPr>
      </w:pPr>
      <w:bookmarkStart w:id="30" w:name="_ENREF_11"/>
      <w:r w:rsidRPr="000E42A5">
        <w:rPr>
          <w:noProof/>
        </w:rPr>
        <w:t>Frederick, J.A., Timmermann, D.L., Russell, H.L., and Lubar, J.F. (2005). EEG Coherence Effects of Audio-Visual Stimulation (AVS) at Dominant and Twice Dominant Alpha Frequency. Journal of Neurotherapy</w:t>
      </w:r>
      <w:r w:rsidRPr="000E42A5">
        <w:rPr>
          <w:i/>
          <w:noProof/>
        </w:rPr>
        <w:t xml:space="preserve"> </w:t>
      </w:r>
      <w:r w:rsidRPr="000E42A5">
        <w:rPr>
          <w:noProof/>
        </w:rPr>
        <w:t>8, 25-42.</w:t>
      </w:r>
      <w:bookmarkEnd w:id="30"/>
    </w:p>
    <w:p w14:paraId="4D538352" w14:textId="77777777" w:rsidR="005C6C64" w:rsidRPr="000E42A5" w:rsidRDefault="005C6C64" w:rsidP="005C6C64">
      <w:pPr>
        <w:spacing w:after="240"/>
        <w:rPr>
          <w:noProof/>
        </w:rPr>
      </w:pPr>
      <w:bookmarkStart w:id="31" w:name="_ENREF_12"/>
      <w:r w:rsidRPr="000E42A5">
        <w:rPr>
          <w:noProof/>
        </w:rPr>
        <w:t>Goodin, P., Ciorciari, J., Baker, K., Carey, A.M., Harper, M., and Kaufman, J. (2012). A high-density EEG investigation into steady state binaural beat stimulation. PLoS One</w:t>
      </w:r>
      <w:r w:rsidRPr="000E42A5">
        <w:rPr>
          <w:i/>
          <w:noProof/>
        </w:rPr>
        <w:t xml:space="preserve"> </w:t>
      </w:r>
      <w:r w:rsidRPr="000E42A5">
        <w:rPr>
          <w:noProof/>
        </w:rPr>
        <w:t>7, e34789.</w:t>
      </w:r>
      <w:bookmarkEnd w:id="31"/>
    </w:p>
    <w:p w14:paraId="3541164F" w14:textId="77777777" w:rsidR="005C6C64" w:rsidRPr="000E42A5" w:rsidRDefault="005C6C64" w:rsidP="005C6C64">
      <w:pPr>
        <w:spacing w:after="240"/>
        <w:rPr>
          <w:noProof/>
        </w:rPr>
      </w:pPr>
      <w:bookmarkStart w:id="32" w:name="_ENREF_13"/>
      <w:r w:rsidRPr="000E42A5">
        <w:rPr>
          <w:noProof/>
        </w:rPr>
        <w:t>Grant, J.A. (2014). Meditative analgesia: the current state of the field. Advances in Meditation Research: Neuroscience and Clinical Applications</w:t>
      </w:r>
      <w:r w:rsidRPr="000E42A5">
        <w:rPr>
          <w:i/>
          <w:noProof/>
        </w:rPr>
        <w:t xml:space="preserve"> </w:t>
      </w:r>
      <w:r w:rsidRPr="000E42A5">
        <w:rPr>
          <w:noProof/>
        </w:rPr>
        <w:t>1307, 55-63.</w:t>
      </w:r>
      <w:bookmarkEnd w:id="32"/>
    </w:p>
    <w:p w14:paraId="629D8C4E" w14:textId="77777777" w:rsidR="005C6C64" w:rsidRPr="000E42A5" w:rsidRDefault="005C6C64" w:rsidP="005C6C64">
      <w:pPr>
        <w:spacing w:after="240"/>
        <w:rPr>
          <w:noProof/>
        </w:rPr>
      </w:pPr>
      <w:bookmarkStart w:id="33" w:name="_ENREF_14"/>
      <w:r w:rsidRPr="000E42A5">
        <w:rPr>
          <w:noProof/>
        </w:rPr>
        <w:t>Gross, J., Schnitzler, A., Timmermann, L., and Ploner, M. (2007). Gamma oscillations in human primary somatosensory cortex reflect pain perception. PLoS Biol</w:t>
      </w:r>
      <w:r w:rsidRPr="000E42A5">
        <w:rPr>
          <w:i/>
          <w:noProof/>
        </w:rPr>
        <w:t xml:space="preserve"> </w:t>
      </w:r>
      <w:r w:rsidRPr="000E42A5">
        <w:rPr>
          <w:noProof/>
        </w:rPr>
        <w:t>5, e133.</w:t>
      </w:r>
      <w:bookmarkEnd w:id="33"/>
    </w:p>
    <w:p w14:paraId="6A62690A" w14:textId="0242FEFB" w:rsidR="005C6C64" w:rsidRPr="000E42A5" w:rsidRDefault="005C6C64" w:rsidP="005C6C64">
      <w:pPr>
        <w:spacing w:after="240"/>
        <w:rPr>
          <w:noProof/>
        </w:rPr>
      </w:pPr>
      <w:bookmarkStart w:id="34" w:name="_ENREF_15"/>
      <w:r w:rsidRPr="000E42A5">
        <w:rPr>
          <w:noProof/>
        </w:rPr>
        <w:t>Halbleib, A., Gratkowski, M., Schwab, K., Ligges, C., Witte, H., and Haueisen, J. (2012). Topographic Analysis of Engagement and Disengagement of Neural Oscillators in Photic Driving: A Combined Electroencephalogram/Magnetoencephalogram Study. Journal of Clinical Neurophysiology</w:t>
      </w:r>
      <w:r w:rsidRPr="000E42A5">
        <w:rPr>
          <w:i/>
          <w:noProof/>
        </w:rPr>
        <w:t xml:space="preserve"> </w:t>
      </w:r>
      <w:r w:rsidRPr="000E42A5">
        <w:rPr>
          <w:noProof/>
        </w:rPr>
        <w:t>29, 33-41.</w:t>
      </w:r>
      <w:bookmarkEnd w:id="34"/>
    </w:p>
    <w:p w14:paraId="1A489793" w14:textId="77777777" w:rsidR="005C6C64" w:rsidRPr="000E42A5" w:rsidRDefault="005C6C64" w:rsidP="005C6C64">
      <w:pPr>
        <w:spacing w:after="240"/>
        <w:rPr>
          <w:noProof/>
        </w:rPr>
      </w:pPr>
      <w:bookmarkStart w:id="35" w:name="_ENREF_16"/>
      <w:r w:rsidRPr="000E42A5">
        <w:rPr>
          <w:noProof/>
        </w:rPr>
        <w:t>Herrmann, C.S. (2001). Human EEG responses to 1-100 Hz flicker: resonance phenomena in visual cortex and their potential correlation to cognitive phenomena. Experimental Brain Research</w:t>
      </w:r>
      <w:r w:rsidRPr="000E42A5">
        <w:rPr>
          <w:i/>
          <w:noProof/>
        </w:rPr>
        <w:t xml:space="preserve"> </w:t>
      </w:r>
      <w:r w:rsidRPr="000E42A5">
        <w:rPr>
          <w:noProof/>
        </w:rPr>
        <w:t>137, 346-353.</w:t>
      </w:r>
      <w:bookmarkEnd w:id="35"/>
    </w:p>
    <w:p w14:paraId="76A64F77" w14:textId="77777777" w:rsidR="005C6C64" w:rsidRPr="000E42A5" w:rsidRDefault="005C6C64" w:rsidP="005C6C64">
      <w:pPr>
        <w:spacing w:after="240"/>
        <w:rPr>
          <w:noProof/>
        </w:rPr>
      </w:pPr>
      <w:bookmarkStart w:id="36" w:name="_ENREF_17"/>
      <w:r w:rsidRPr="000E42A5">
        <w:rPr>
          <w:noProof/>
        </w:rPr>
        <w:lastRenderedPageBreak/>
        <w:t>Hu, L., Peng, W.W., Valentini, E., Zhang, Z.G., and Hu, Y. (2013). Functional Features of Nociceptive-Induced Suppression of Alpha Band Electroencephalographic Oscillations. Journal of Pain</w:t>
      </w:r>
      <w:r w:rsidRPr="000E42A5">
        <w:rPr>
          <w:i/>
          <w:noProof/>
        </w:rPr>
        <w:t xml:space="preserve"> </w:t>
      </w:r>
      <w:r w:rsidRPr="000E42A5">
        <w:rPr>
          <w:noProof/>
        </w:rPr>
        <w:t>14, 89-99.</w:t>
      </w:r>
      <w:bookmarkEnd w:id="36"/>
    </w:p>
    <w:p w14:paraId="5A6C2944" w14:textId="77777777" w:rsidR="005C6C64" w:rsidRPr="000E42A5" w:rsidRDefault="005C6C64" w:rsidP="005C6C64">
      <w:pPr>
        <w:spacing w:after="240"/>
        <w:rPr>
          <w:noProof/>
        </w:rPr>
      </w:pPr>
      <w:bookmarkStart w:id="37" w:name="_ENREF_18"/>
      <w:r w:rsidRPr="000E42A5">
        <w:rPr>
          <w:noProof/>
        </w:rPr>
        <w:t>Jensen, M.P., Gertz, K.J., Kupper, A.E., Braden, A.L., Howe, J.D., Hakimian, S., and Sherlin, L.H. (2013). Steps Toward Developing an EEG Biofeedback Treatment for Chronic Pain. Applied Psychophysiology and Biofeedback</w:t>
      </w:r>
      <w:r w:rsidRPr="000E42A5">
        <w:rPr>
          <w:i/>
          <w:noProof/>
        </w:rPr>
        <w:t xml:space="preserve"> </w:t>
      </w:r>
      <w:r w:rsidRPr="000E42A5">
        <w:rPr>
          <w:noProof/>
        </w:rPr>
        <w:t>38, 101-108.</w:t>
      </w:r>
      <w:bookmarkEnd w:id="37"/>
    </w:p>
    <w:p w14:paraId="064F7A2D" w14:textId="77777777" w:rsidR="005C6C64" w:rsidRPr="000E42A5" w:rsidRDefault="005C6C64" w:rsidP="005C6C64">
      <w:pPr>
        <w:spacing w:after="240"/>
        <w:rPr>
          <w:noProof/>
        </w:rPr>
      </w:pPr>
      <w:bookmarkStart w:id="38" w:name="_ENREF_19"/>
      <w:r w:rsidRPr="000E42A5">
        <w:rPr>
          <w:noProof/>
        </w:rPr>
        <w:t>Karino, S., Yumoto, M., Itoh, K., Uno, A., Yamakawa, K., Sekimoto, S., and Kaga, K. (2006). Neuromagnetic responses to binaural beat in human cerebral cortex. Journal of Neurophysiology</w:t>
      </w:r>
      <w:r w:rsidRPr="000E42A5">
        <w:rPr>
          <w:i/>
          <w:noProof/>
        </w:rPr>
        <w:t xml:space="preserve"> </w:t>
      </w:r>
      <w:r w:rsidRPr="000E42A5">
        <w:rPr>
          <w:noProof/>
        </w:rPr>
        <w:t>96, 1927-1938.</w:t>
      </w:r>
      <w:bookmarkEnd w:id="38"/>
    </w:p>
    <w:p w14:paraId="082D4EB5" w14:textId="77777777" w:rsidR="005C6C64" w:rsidRPr="000E42A5" w:rsidRDefault="005C6C64" w:rsidP="005C6C64">
      <w:pPr>
        <w:spacing w:after="240"/>
        <w:rPr>
          <w:noProof/>
        </w:rPr>
      </w:pPr>
      <w:bookmarkStart w:id="39" w:name="_ENREF_20"/>
      <w:r w:rsidRPr="000E42A5">
        <w:rPr>
          <w:noProof/>
        </w:rPr>
        <w:t>Kayiran, S., Dursun, E., Dursun, N., Ermutlu, N., and Karamursel, S. (2010). Neurofeedback intervention in fibromyalgia syndrome; a randomized, controlled, rater blind clinical trial. Appl Psychophysiol Biofeedback</w:t>
      </w:r>
      <w:r w:rsidRPr="000E42A5">
        <w:rPr>
          <w:i/>
          <w:noProof/>
        </w:rPr>
        <w:t xml:space="preserve"> </w:t>
      </w:r>
      <w:r w:rsidRPr="000E42A5">
        <w:rPr>
          <w:noProof/>
        </w:rPr>
        <w:t>35, 293-302.</w:t>
      </w:r>
      <w:bookmarkEnd w:id="39"/>
    </w:p>
    <w:p w14:paraId="6F9AAA0A" w14:textId="77777777" w:rsidR="005C6C64" w:rsidRPr="000E42A5" w:rsidRDefault="005C6C64" w:rsidP="005C6C64">
      <w:pPr>
        <w:spacing w:after="240"/>
        <w:rPr>
          <w:noProof/>
        </w:rPr>
      </w:pPr>
      <w:bookmarkStart w:id="40" w:name="_ENREF_21"/>
      <w:r w:rsidRPr="000E42A5">
        <w:rPr>
          <w:noProof/>
        </w:rPr>
        <w:t>Klimesch, W. (1997). EEG-alpha rhythms and memory processes. Int J Psychophysiol</w:t>
      </w:r>
      <w:r w:rsidRPr="000E42A5">
        <w:rPr>
          <w:i/>
          <w:noProof/>
        </w:rPr>
        <w:t xml:space="preserve"> </w:t>
      </w:r>
      <w:r w:rsidRPr="000E42A5">
        <w:rPr>
          <w:noProof/>
        </w:rPr>
        <w:t>26, 319-340.</w:t>
      </w:r>
      <w:bookmarkEnd w:id="40"/>
    </w:p>
    <w:p w14:paraId="223ADD09" w14:textId="77777777" w:rsidR="005C6C64" w:rsidRPr="000E42A5" w:rsidRDefault="005C6C64" w:rsidP="005C6C64">
      <w:pPr>
        <w:spacing w:after="240"/>
        <w:rPr>
          <w:noProof/>
        </w:rPr>
      </w:pPr>
      <w:bookmarkStart w:id="41" w:name="_ENREF_22"/>
      <w:r w:rsidRPr="000E42A5">
        <w:rPr>
          <w:noProof/>
        </w:rPr>
        <w:t>Klimesch, W. (1999a). Brain function and oscillations, vol II: Integrative brain function. Neurophysiology and cognitive processes. Trends in cognitive sciences</w:t>
      </w:r>
      <w:r w:rsidRPr="000E42A5">
        <w:rPr>
          <w:i/>
          <w:noProof/>
        </w:rPr>
        <w:t xml:space="preserve"> </w:t>
      </w:r>
      <w:r w:rsidRPr="000E42A5">
        <w:rPr>
          <w:noProof/>
        </w:rPr>
        <w:t>3, 244-244.</w:t>
      </w:r>
      <w:bookmarkEnd w:id="41"/>
    </w:p>
    <w:p w14:paraId="40912DD9" w14:textId="77777777" w:rsidR="005C6C64" w:rsidRPr="000E42A5" w:rsidRDefault="005C6C64" w:rsidP="005C6C64">
      <w:pPr>
        <w:spacing w:after="240"/>
        <w:rPr>
          <w:noProof/>
        </w:rPr>
      </w:pPr>
      <w:bookmarkStart w:id="42" w:name="_ENREF_23"/>
      <w:r w:rsidRPr="000E42A5">
        <w:rPr>
          <w:noProof/>
        </w:rPr>
        <w:t>Klimesch, W. (1999b). EEG alpha and theta oscillations reflect cognitive and memory performance: a review and analysis. Brain Research Reviews</w:t>
      </w:r>
      <w:r w:rsidRPr="000E42A5">
        <w:rPr>
          <w:i/>
          <w:noProof/>
        </w:rPr>
        <w:t xml:space="preserve"> </w:t>
      </w:r>
      <w:r w:rsidRPr="000E42A5">
        <w:rPr>
          <w:noProof/>
        </w:rPr>
        <w:t>29, 169-195.</w:t>
      </w:r>
      <w:bookmarkEnd w:id="42"/>
    </w:p>
    <w:p w14:paraId="1E03B7F4" w14:textId="77777777" w:rsidR="005C6C64" w:rsidRPr="000E42A5" w:rsidRDefault="005C6C64" w:rsidP="005C6C64">
      <w:pPr>
        <w:spacing w:after="240"/>
        <w:rPr>
          <w:noProof/>
        </w:rPr>
      </w:pPr>
      <w:bookmarkStart w:id="43" w:name="_ENREF_24"/>
      <w:r w:rsidRPr="000E42A5">
        <w:rPr>
          <w:noProof/>
        </w:rPr>
        <w:t>Klimesch, W., Doppelmayr, M., Pachinger, T., and Ripper, B. (1997). Brain oscillations and human memory: EEG correlates in the upper alpha and theta band. Neurosci Lett</w:t>
      </w:r>
      <w:r w:rsidRPr="000E42A5">
        <w:rPr>
          <w:i/>
          <w:noProof/>
        </w:rPr>
        <w:t xml:space="preserve"> </w:t>
      </w:r>
      <w:r w:rsidRPr="000E42A5">
        <w:rPr>
          <w:noProof/>
        </w:rPr>
        <w:t>238, 9-12.</w:t>
      </w:r>
      <w:bookmarkEnd w:id="43"/>
    </w:p>
    <w:p w14:paraId="7E28498A" w14:textId="77777777" w:rsidR="005C6C64" w:rsidRPr="000E42A5" w:rsidRDefault="005C6C64" w:rsidP="005C6C64">
      <w:pPr>
        <w:spacing w:after="240"/>
        <w:rPr>
          <w:noProof/>
        </w:rPr>
      </w:pPr>
      <w:bookmarkStart w:id="44" w:name="_ENREF_25"/>
      <w:r w:rsidRPr="000E42A5">
        <w:rPr>
          <w:noProof/>
        </w:rPr>
        <w:t>Klimesch, W., Sauseng, P., and Hanslmayr, S. (2007). EEG alpha oscillations: the inhibition-timing hypothesis. Brain Res Rev</w:t>
      </w:r>
      <w:r w:rsidRPr="000E42A5">
        <w:rPr>
          <w:i/>
          <w:noProof/>
        </w:rPr>
        <w:t xml:space="preserve"> </w:t>
      </w:r>
      <w:r w:rsidRPr="000E42A5">
        <w:rPr>
          <w:noProof/>
        </w:rPr>
        <w:t>53, 63-88.</w:t>
      </w:r>
      <w:bookmarkEnd w:id="44"/>
    </w:p>
    <w:p w14:paraId="38544021" w14:textId="77777777" w:rsidR="005C6C64" w:rsidRPr="000E42A5" w:rsidRDefault="005C6C64" w:rsidP="005C6C64">
      <w:pPr>
        <w:spacing w:after="240"/>
        <w:rPr>
          <w:noProof/>
        </w:rPr>
      </w:pPr>
      <w:bookmarkStart w:id="45" w:name="_ENREF_26"/>
      <w:r w:rsidRPr="000E42A5">
        <w:rPr>
          <w:noProof/>
        </w:rPr>
        <w:t>Kopruner, V., Pfurtscheller, G., and Auer, L.M. (1984). Quantitative EEG in normals and in patients with cerebral ischemia. Prog Brain Res</w:t>
      </w:r>
      <w:r w:rsidRPr="000E42A5">
        <w:rPr>
          <w:i/>
          <w:noProof/>
        </w:rPr>
        <w:t xml:space="preserve"> </w:t>
      </w:r>
      <w:r w:rsidRPr="000E42A5">
        <w:rPr>
          <w:noProof/>
        </w:rPr>
        <w:t>62, 29-50.</w:t>
      </w:r>
      <w:bookmarkEnd w:id="45"/>
    </w:p>
    <w:p w14:paraId="07D1364F" w14:textId="77777777" w:rsidR="005C6C64" w:rsidRPr="000E42A5" w:rsidRDefault="005C6C64" w:rsidP="005C6C64">
      <w:pPr>
        <w:spacing w:after="240"/>
        <w:rPr>
          <w:noProof/>
        </w:rPr>
      </w:pPr>
      <w:bookmarkStart w:id="46" w:name="_ENREF_27"/>
      <w:r w:rsidRPr="000E42A5">
        <w:rPr>
          <w:noProof/>
        </w:rPr>
        <w:t>Lefaucheur, J.P., Drouot, X., and Nguyen, J.P. (2001). Interventional neurophysiology for pain control: duration of pain relief following repetitive transcranial magnetic stimulation of the motor cortex. Neurophysiologie clinique = Clinical neurophysiology</w:t>
      </w:r>
      <w:r w:rsidRPr="000E42A5">
        <w:rPr>
          <w:i/>
          <w:noProof/>
        </w:rPr>
        <w:t xml:space="preserve"> </w:t>
      </w:r>
      <w:r w:rsidRPr="000E42A5">
        <w:rPr>
          <w:noProof/>
        </w:rPr>
        <w:t>31, 247-252.</w:t>
      </w:r>
      <w:bookmarkEnd w:id="46"/>
    </w:p>
    <w:p w14:paraId="388D1014" w14:textId="77777777" w:rsidR="005C6C64" w:rsidRPr="000E42A5" w:rsidRDefault="005C6C64" w:rsidP="005C6C64">
      <w:pPr>
        <w:spacing w:after="240"/>
        <w:rPr>
          <w:noProof/>
        </w:rPr>
      </w:pPr>
      <w:bookmarkStart w:id="47" w:name="_ENREF_28"/>
      <w:r w:rsidRPr="000E42A5">
        <w:rPr>
          <w:noProof/>
        </w:rPr>
        <w:t>Lopes da Silva, F. (1991). Neural mechanisms underlying brain waves: from neural membranes to networks. Electroencephalography and clinical neurophysiology</w:t>
      </w:r>
      <w:r w:rsidRPr="000E42A5">
        <w:rPr>
          <w:i/>
          <w:noProof/>
        </w:rPr>
        <w:t xml:space="preserve"> </w:t>
      </w:r>
      <w:r w:rsidRPr="000E42A5">
        <w:rPr>
          <w:noProof/>
        </w:rPr>
        <w:t>79.</w:t>
      </w:r>
      <w:bookmarkEnd w:id="47"/>
    </w:p>
    <w:p w14:paraId="4424934B" w14:textId="77777777" w:rsidR="005C6C64" w:rsidRPr="000E42A5" w:rsidRDefault="005C6C64" w:rsidP="005C6C64">
      <w:pPr>
        <w:spacing w:after="240"/>
        <w:rPr>
          <w:noProof/>
        </w:rPr>
      </w:pPr>
      <w:bookmarkStart w:id="48" w:name="_ENREF_29"/>
      <w:r w:rsidRPr="000E42A5">
        <w:rPr>
          <w:noProof/>
        </w:rPr>
        <w:t>Lopes Da Silva, F.H., and Storm Van Leeuwen, W. (1977). The cortical source of the alpha rhythm. Neuroscience Letters</w:t>
      </w:r>
      <w:r w:rsidRPr="000E42A5">
        <w:rPr>
          <w:i/>
          <w:noProof/>
        </w:rPr>
        <w:t xml:space="preserve"> </w:t>
      </w:r>
      <w:r w:rsidRPr="000E42A5">
        <w:rPr>
          <w:noProof/>
        </w:rPr>
        <w:t>6, 237-241.</w:t>
      </w:r>
      <w:bookmarkEnd w:id="48"/>
    </w:p>
    <w:p w14:paraId="4628DCC5" w14:textId="77777777" w:rsidR="005C6C64" w:rsidRPr="000E42A5" w:rsidRDefault="005C6C64" w:rsidP="005C6C64">
      <w:pPr>
        <w:spacing w:after="240"/>
        <w:rPr>
          <w:noProof/>
        </w:rPr>
      </w:pPr>
      <w:bookmarkStart w:id="49" w:name="_ENREF_30"/>
      <w:r w:rsidRPr="000E42A5">
        <w:rPr>
          <w:noProof/>
        </w:rPr>
        <w:t>Melzack, R., and Perry, C. (1975). Self-regulation of pain: The use of alpha-feedback and hypnotic training for the control of chronic pain. Experimental Neurology</w:t>
      </w:r>
      <w:r w:rsidRPr="000E42A5">
        <w:rPr>
          <w:i/>
          <w:noProof/>
        </w:rPr>
        <w:t xml:space="preserve"> </w:t>
      </w:r>
      <w:r w:rsidRPr="000E42A5">
        <w:rPr>
          <w:noProof/>
        </w:rPr>
        <w:t xml:space="preserve">46, 452-469 </w:t>
      </w:r>
      <w:bookmarkEnd w:id="49"/>
    </w:p>
    <w:p w14:paraId="5EFD919E" w14:textId="77777777" w:rsidR="005C6C64" w:rsidRPr="000E42A5" w:rsidRDefault="005C6C64" w:rsidP="005C6C64">
      <w:pPr>
        <w:spacing w:after="240"/>
        <w:rPr>
          <w:noProof/>
        </w:rPr>
      </w:pPr>
      <w:bookmarkStart w:id="50" w:name="_ENREF_31"/>
      <w:r w:rsidRPr="000E42A5">
        <w:rPr>
          <w:noProof/>
        </w:rPr>
        <w:lastRenderedPageBreak/>
        <w:t>Meyer, R.A., Walker, R.E., and Mountcastle, V.B., Jr. (1976). A laser stimulator for the study of cutaneous thermal and pain sensations. IEEE Trans Biomed Eng</w:t>
      </w:r>
      <w:r w:rsidRPr="000E42A5">
        <w:rPr>
          <w:i/>
          <w:noProof/>
        </w:rPr>
        <w:t xml:space="preserve"> </w:t>
      </w:r>
      <w:r w:rsidRPr="000E42A5">
        <w:rPr>
          <w:noProof/>
        </w:rPr>
        <w:t>23, 54-60.</w:t>
      </w:r>
      <w:bookmarkEnd w:id="50"/>
    </w:p>
    <w:p w14:paraId="41C0151D" w14:textId="77777777" w:rsidR="005C6C64" w:rsidRPr="000E42A5" w:rsidRDefault="005C6C64" w:rsidP="005C6C64">
      <w:pPr>
        <w:spacing w:after="240"/>
        <w:rPr>
          <w:noProof/>
        </w:rPr>
      </w:pPr>
      <w:bookmarkStart w:id="51" w:name="_ENREF_32"/>
      <w:r w:rsidRPr="000E42A5">
        <w:rPr>
          <w:noProof/>
        </w:rPr>
        <w:t>Mhalla, A., Baudic, S., Ciampi de Andrade, D., Gautron, M., Perrot, S., Teixeira, M.J., Attal, N., and Bouhassira, D. (2011). Long-term maintenance of the analgesic effects of transcranial magnetic stimulation in fibromyalgia. Pain</w:t>
      </w:r>
      <w:r w:rsidRPr="000E42A5">
        <w:rPr>
          <w:i/>
          <w:noProof/>
        </w:rPr>
        <w:t xml:space="preserve"> </w:t>
      </w:r>
      <w:r w:rsidRPr="000E42A5">
        <w:rPr>
          <w:noProof/>
        </w:rPr>
        <w:t>152, 1478-1485.</w:t>
      </w:r>
      <w:bookmarkEnd w:id="51"/>
    </w:p>
    <w:p w14:paraId="0DECAEEC" w14:textId="77777777" w:rsidR="005C6C64" w:rsidRPr="000E42A5" w:rsidRDefault="005C6C64" w:rsidP="005C6C64">
      <w:pPr>
        <w:spacing w:after="240"/>
        <w:rPr>
          <w:noProof/>
        </w:rPr>
      </w:pPr>
      <w:bookmarkStart w:id="52" w:name="_ENREF_33"/>
      <w:r w:rsidRPr="000E42A5">
        <w:rPr>
          <w:noProof/>
        </w:rPr>
        <w:t>Moisset, X., de Andrade, D.C., and Bouhassira, D. (2016). From pulses to pain relief: an update on the mechanisms of rTMS-induced analgesic effects. European journal of pain</w:t>
      </w:r>
      <w:r w:rsidRPr="000E42A5">
        <w:rPr>
          <w:i/>
          <w:noProof/>
        </w:rPr>
        <w:t xml:space="preserve"> </w:t>
      </w:r>
      <w:r w:rsidRPr="000E42A5">
        <w:rPr>
          <w:noProof/>
        </w:rPr>
        <w:t>20, 689-700.</w:t>
      </w:r>
      <w:bookmarkEnd w:id="52"/>
    </w:p>
    <w:p w14:paraId="1A129319" w14:textId="77777777" w:rsidR="005C6C64" w:rsidRPr="000E42A5" w:rsidRDefault="005C6C64" w:rsidP="005C6C64">
      <w:pPr>
        <w:spacing w:after="240"/>
        <w:rPr>
          <w:noProof/>
        </w:rPr>
      </w:pPr>
      <w:bookmarkStart w:id="53" w:name="_ENREF_34"/>
      <w:r w:rsidRPr="000E42A5">
        <w:rPr>
          <w:noProof/>
        </w:rPr>
        <w:t>Morton, D.L., Watson, A., El-Deredy, W., and Jones, A.K. (2009). Reproducibility of placebo analgesia: Effect of dispositional optimism. Pain</w:t>
      </w:r>
      <w:r w:rsidRPr="000E42A5">
        <w:rPr>
          <w:i/>
          <w:noProof/>
        </w:rPr>
        <w:t xml:space="preserve"> </w:t>
      </w:r>
      <w:r w:rsidRPr="000E42A5">
        <w:rPr>
          <w:noProof/>
        </w:rPr>
        <w:t>146, 194-198.</w:t>
      </w:r>
      <w:bookmarkEnd w:id="53"/>
    </w:p>
    <w:p w14:paraId="4510A317" w14:textId="77777777" w:rsidR="005C6C64" w:rsidRPr="000E42A5" w:rsidRDefault="005C6C64" w:rsidP="005C6C64">
      <w:pPr>
        <w:spacing w:after="240"/>
        <w:rPr>
          <w:noProof/>
        </w:rPr>
      </w:pPr>
      <w:bookmarkStart w:id="54" w:name="_ENREF_35"/>
      <w:r w:rsidRPr="000E42A5">
        <w:rPr>
          <w:noProof/>
        </w:rPr>
        <w:t>Mouraux, A., Guerit, J.M., and Plaghki, L. (2003). Non-phase locked electroencephalogram (EEG) responses to CO2 laser skin stimulations may reflect central interactions between A delta- and C-fibre, afferent volleys. Clinical Neurophysiology</w:t>
      </w:r>
      <w:r w:rsidRPr="000E42A5">
        <w:rPr>
          <w:i/>
          <w:noProof/>
        </w:rPr>
        <w:t xml:space="preserve"> </w:t>
      </w:r>
      <w:r w:rsidRPr="000E42A5">
        <w:rPr>
          <w:noProof/>
        </w:rPr>
        <w:t xml:space="preserve">114, 710-722 </w:t>
      </w:r>
      <w:bookmarkEnd w:id="54"/>
    </w:p>
    <w:p w14:paraId="2724B5B0" w14:textId="77777777" w:rsidR="005C6C64" w:rsidRPr="000E42A5" w:rsidRDefault="005C6C64" w:rsidP="005C6C64">
      <w:pPr>
        <w:spacing w:after="240"/>
        <w:rPr>
          <w:noProof/>
        </w:rPr>
      </w:pPr>
      <w:bookmarkStart w:id="55" w:name="_ENREF_36"/>
      <w:r w:rsidRPr="000E42A5">
        <w:rPr>
          <w:noProof/>
        </w:rPr>
        <w:t>Ohara, S., Crone, N.E., Weiss, N., and Lenz, F.A. (2004). Attention to a painful cutaneous laser stimulus modulates electrocorticographic event-related desynchronization in humans. Clinical Neurophysiology</w:t>
      </w:r>
      <w:r w:rsidRPr="000E42A5">
        <w:rPr>
          <w:i/>
          <w:noProof/>
        </w:rPr>
        <w:t xml:space="preserve"> </w:t>
      </w:r>
      <w:r w:rsidRPr="000E42A5">
        <w:rPr>
          <w:noProof/>
        </w:rPr>
        <w:t xml:space="preserve">115, 1641-1652 </w:t>
      </w:r>
      <w:bookmarkEnd w:id="55"/>
    </w:p>
    <w:p w14:paraId="14A069C7" w14:textId="77777777" w:rsidR="005C6C64" w:rsidRPr="000E42A5" w:rsidRDefault="005C6C64" w:rsidP="005C6C64">
      <w:pPr>
        <w:spacing w:after="240"/>
        <w:rPr>
          <w:noProof/>
        </w:rPr>
      </w:pPr>
      <w:bookmarkStart w:id="56" w:name="_ENREF_37"/>
      <w:r w:rsidRPr="000E42A5">
        <w:rPr>
          <w:noProof/>
        </w:rPr>
        <w:t>Ossebaard, H.C. (2000). Stress reduction by technology? An experimental study into the effects of brainmachines on burnout and state anxiety. Appl Psychophysiol Biofeedback</w:t>
      </w:r>
      <w:r w:rsidRPr="000E42A5">
        <w:rPr>
          <w:i/>
          <w:noProof/>
        </w:rPr>
        <w:t xml:space="preserve"> </w:t>
      </w:r>
      <w:r w:rsidRPr="000E42A5">
        <w:rPr>
          <w:noProof/>
        </w:rPr>
        <w:t>25, 93-101.</w:t>
      </w:r>
      <w:bookmarkEnd w:id="56"/>
    </w:p>
    <w:p w14:paraId="3FE63855" w14:textId="77777777" w:rsidR="005C6C64" w:rsidRPr="000E42A5" w:rsidRDefault="005C6C64" w:rsidP="005C6C64">
      <w:pPr>
        <w:spacing w:after="240"/>
        <w:rPr>
          <w:noProof/>
        </w:rPr>
      </w:pPr>
      <w:bookmarkStart w:id="57" w:name="_ENREF_38"/>
      <w:r w:rsidRPr="000E42A5">
        <w:rPr>
          <w:noProof/>
        </w:rPr>
        <w:t>Oster, G. (1973). Auditory beats in the brain. Sci Am</w:t>
      </w:r>
      <w:r w:rsidRPr="000E42A5">
        <w:rPr>
          <w:i/>
          <w:noProof/>
        </w:rPr>
        <w:t xml:space="preserve"> </w:t>
      </w:r>
      <w:r w:rsidRPr="000E42A5">
        <w:rPr>
          <w:noProof/>
        </w:rPr>
        <w:t>229, 94-102.</w:t>
      </w:r>
      <w:bookmarkEnd w:id="57"/>
    </w:p>
    <w:p w14:paraId="2C2DAADE" w14:textId="77777777" w:rsidR="005C6C64" w:rsidRPr="000E42A5" w:rsidRDefault="005C6C64" w:rsidP="005C6C64">
      <w:pPr>
        <w:spacing w:after="240"/>
        <w:rPr>
          <w:noProof/>
        </w:rPr>
      </w:pPr>
      <w:bookmarkStart w:id="58" w:name="_ENREF_39"/>
      <w:r w:rsidRPr="000E42A5">
        <w:rPr>
          <w:noProof/>
        </w:rPr>
        <w:t>Peng, W., Hu, L., Zhang, Z., and Hu, Y. (2014). Changes of spontaneous oscillatory activity to tonic heat pain. PLoS One</w:t>
      </w:r>
      <w:r w:rsidRPr="000E42A5">
        <w:rPr>
          <w:i/>
          <w:noProof/>
        </w:rPr>
        <w:t xml:space="preserve"> </w:t>
      </w:r>
      <w:r w:rsidRPr="000E42A5">
        <w:rPr>
          <w:noProof/>
        </w:rPr>
        <w:t>9, e91052.</w:t>
      </w:r>
      <w:bookmarkEnd w:id="58"/>
    </w:p>
    <w:p w14:paraId="0FA56D9A" w14:textId="77777777" w:rsidR="005C6C64" w:rsidRPr="000E42A5" w:rsidRDefault="005C6C64" w:rsidP="005C6C64">
      <w:pPr>
        <w:spacing w:after="240"/>
        <w:rPr>
          <w:noProof/>
        </w:rPr>
      </w:pPr>
      <w:bookmarkStart w:id="59" w:name="_ENREF_40"/>
      <w:r w:rsidRPr="000E42A5">
        <w:rPr>
          <w:noProof/>
        </w:rPr>
        <w:t>Perrott, D.R., and Nelson, M.A. (1969). Limits for the detection of binaural beats. J Acoust Soc Am</w:t>
      </w:r>
      <w:r w:rsidRPr="000E42A5">
        <w:rPr>
          <w:i/>
          <w:noProof/>
        </w:rPr>
        <w:t xml:space="preserve"> </w:t>
      </w:r>
      <w:r w:rsidRPr="000E42A5">
        <w:rPr>
          <w:noProof/>
        </w:rPr>
        <w:t>46, 1477-1481.</w:t>
      </w:r>
      <w:bookmarkEnd w:id="59"/>
    </w:p>
    <w:p w14:paraId="6287560D" w14:textId="77777777" w:rsidR="005C6C64" w:rsidRPr="000E42A5" w:rsidRDefault="005C6C64" w:rsidP="005C6C64">
      <w:pPr>
        <w:spacing w:after="240"/>
        <w:rPr>
          <w:noProof/>
        </w:rPr>
      </w:pPr>
      <w:bookmarkStart w:id="60" w:name="_ENREF_41"/>
      <w:r w:rsidRPr="000E42A5">
        <w:rPr>
          <w:noProof/>
        </w:rPr>
        <w:t>Ploner, M., Gross, J., Timmermann, L., Pollok, B., and Schnitzler, A. (2006). Pain suppresses spontaneous brain rhythms. Cerebral Cortex</w:t>
      </w:r>
      <w:r w:rsidRPr="000E42A5">
        <w:rPr>
          <w:i/>
          <w:noProof/>
        </w:rPr>
        <w:t xml:space="preserve"> </w:t>
      </w:r>
      <w:r w:rsidRPr="000E42A5">
        <w:rPr>
          <w:noProof/>
        </w:rPr>
        <w:t xml:space="preserve">16, 537-540 </w:t>
      </w:r>
      <w:bookmarkEnd w:id="60"/>
    </w:p>
    <w:p w14:paraId="172E3293" w14:textId="77777777" w:rsidR="005C6C64" w:rsidRPr="000E42A5" w:rsidRDefault="005C6C64" w:rsidP="005C6C64">
      <w:pPr>
        <w:spacing w:after="240"/>
        <w:rPr>
          <w:noProof/>
        </w:rPr>
      </w:pPr>
      <w:bookmarkStart w:id="61" w:name="_ENREF_42"/>
      <w:r w:rsidRPr="000E42A5">
        <w:rPr>
          <w:noProof/>
        </w:rPr>
        <w:t>Posthuma, D., Neale, M.C., Boomsma, D.I., and de Geus, E.J. (2001). Are smarter brains running faster? Heritability of alpha peak frequency, IQ, and their interrelation. Behav Genet</w:t>
      </w:r>
      <w:r w:rsidRPr="000E42A5">
        <w:rPr>
          <w:i/>
          <w:noProof/>
        </w:rPr>
        <w:t xml:space="preserve"> </w:t>
      </w:r>
      <w:r w:rsidRPr="000E42A5">
        <w:rPr>
          <w:noProof/>
        </w:rPr>
        <w:t>31, 567-579.</w:t>
      </w:r>
      <w:bookmarkEnd w:id="61"/>
    </w:p>
    <w:p w14:paraId="33EBBB8C" w14:textId="77777777" w:rsidR="005C6C64" w:rsidRPr="000E42A5" w:rsidRDefault="005C6C64" w:rsidP="005C6C64">
      <w:pPr>
        <w:spacing w:after="240"/>
        <w:rPr>
          <w:noProof/>
        </w:rPr>
      </w:pPr>
      <w:bookmarkStart w:id="62" w:name="_ENREF_43"/>
      <w:r w:rsidRPr="000E42A5">
        <w:rPr>
          <w:noProof/>
        </w:rPr>
        <w:t>Raij, T.T., Forss, N., Stancak, A., and Hari, R. (2004). Modulation of motor-cortex oscillatory activity by painful Adelta- and C-fiber stimuli. Neuroimage</w:t>
      </w:r>
      <w:r w:rsidRPr="000E42A5">
        <w:rPr>
          <w:i/>
          <w:noProof/>
        </w:rPr>
        <w:t xml:space="preserve"> </w:t>
      </w:r>
      <w:r w:rsidRPr="000E42A5">
        <w:rPr>
          <w:noProof/>
        </w:rPr>
        <w:t>23, 569-573.</w:t>
      </w:r>
      <w:bookmarkEnd w:id="62"/>
    </w:p>
    <w:p w14:paraId="4D08E778" w14:textId="77777777" w:rsidR="005C6C64" w:rsidRPr="000E42A5" w:rsidRDefault="005C6C64" w:rsidP="005C6C64">
      <w:pPr>
        <w:spacing w:after="240"/>
        <w:rPr>
          <w:noProof/>
        </w:rPr>
      </w:pPr>
      <w:bookmarkStart w:id="63" w:name="_ENREF_44"/>
      <w:r w:rsidRPr="000E42A5">
        <w:rPr>
          <w:noProof/>
        </w:rPr>
        <w:t>Reedijk, S.A., Bolders, A., and Hommel, B. (2013). The impact of binaural beats on creativity. Front Hum Neurosci</w:t>
      </w:r>
      <w:r w:rsidRPr="000E42A5">
        <w:rPr>
          <w:i/>
          <w:noProof/>
        </w:rPr>
        <w:t xml:space="preserve"> </w:t>
      </w:r>
      <w:r w:rsidRPr="000E42A5">
        <w:rPr>
          <w:noProof/>
        </w:rPr>
        <w:t>7, 786.</w:t>
      </w:r>
      <w:bookmarkEnd w:id="63"/>
    </w:p>
    <w:p w14:paraId="7710F425" w14:textId="77777777" w:rsidR="005C6C64" w:rsidRPr="000E42A5" w:rsidRDefault="005C6C64" w:rsidP="005C6C64">
      <w:pPr>
        <w:spacing w:after="240"/>
        <w:rPr>
          <w:noProof/>
        </w:rPr>
      </w:pPr>
      <w:bookmarkStart w:id="64" w:name="_ENREF_45"/>
      <w:r w:rsidRPr="000E42A5">
        <w:rPr>
          <w:noProof/>
        </w:rPr>
        <w:lastRenderedPageBreak/>
        <w:t>Schmidt, H., Gottwald, W., and Haneke, E. (1985). Changes in the Central Nervous-System Associated with Scleroderma (Progressive Systemic-Sclerosis). Pathologe</w:t>
      </w:r>
      <w:r w:rsidRPr="000E42A5">
        <w:rPr>
          <w:i/>
          <w:noProof/>
        </w:rPr>
        <w:t xml:space="preserve"> </w:t>
      </w:r>
      <w:r w:rsidRPr="000E42A5">
        <w:rPr>
          <w:noProof/>
        </w:rPr>
        <w:t>6, 149-157.</w:t>
      </w:r>
      <w:bookmarkEnd w:id="64"/>
    </w:p>
    <w:p w14:paraId="20FF8CC2" w14:textId="77777777" w:rsidR="005C6C64" w:rsidRPr="000E42A5" w:rsidRDefault="005C6C64" w:rsidP="005C6C64">
      <w:pPr>
        <w:spacing w:after="240"/>
        <w:rPr>
          <w:noProof/>
        </w:rPr>
      </w:pPr>
      <w:bookmarkStart w:id="65" w:name="_ENREF_46"/>
      <w:r w:rsidRPr="000E42A5">
        <w:rPr>
          <w:noProof/>
        </w:rPr>
        <w:t>Schwarz, D.W.F., and Taylor, P. (2005). Human auditory steady state responses to binaural and monaural beats. Clinical Neurophysiology</w:t>
      </w:r>
      <w:r w:rsidRPr="000E42A5">
        <w:rPr>
          <w:i/>
          <w:noProof/>
        </w:rPr>
        <w:t xml:space="preserve"> </w:t>
      </w:r>
      <w:r w:rsidRPr="000E42A5">
        <w:rPr>
          <w:noProof/>
        </w:rPr>
        <w:t>116, 658-668.</w:t>
      </w:r>
      <w:bookmarkEnd w:id="65"/>
    </w:p>
    <w:p w14:paraId="1C17D4C5" w14:textId="77777777" w:rsidR="005C6C64" w:rsidRPr="000E42A5" w:rsidRDefault="005C6C64" w:rsidP="005C6C64">
      <w:pPr>
        <w:spacing w:after="240"/>
        <w:rPr>
          <w:noProof/>
        </w:rPr>
      </w:pPr>
      <w:bookmarkStart w:id="66" w:name="_ENREF_47"/>
      <w:r w:rsidRPr="000E42A5">
        <w:rPr>
          <w:noProof/>
        </w:rPr>
        <w:t>Spaak, E., Bonnefond, M., Maier, A., Leopold, D.A., and Jensen, O. (2012). Layer-Specific Entrainment of Gamma-Band Neural Activity by the Alpha Rhythm in Monkey Visual Cortex. Current Biology</w:t>
      </w:r>
      <w:r w:rsidRPr="000E42A5">
        <w:rPr>
          <w:i/>
          <w:noProof/>
        </w:rPr>
        <w:t xml:space="preserve"> </w:t>
      </w:r>
      <w:r w:rsidRPr="000E42A5">
        <w:rPr>
          <w:noProof/>
        </w:rPr>
        <w:t>22, 2313-2318.</w:t>
      </w:r>
      <w:bookmarkEnd w:id="66"/>
    </w:p>
    <w:p w14:paraId="14DA49B5" w14:textId="77777777" w:rsidR="005C6C64" w:rsidRPr="000E42A5" w:rsidRDefault="005C6C64" w:rsidP="005C6C64">
      <w:pPr>
        <w:spacing w:after="240"/>
        <w:rPr>
          <w:noProof/>
        </w:rPr>
      </w:pPr>
      <w:bookmarkStart w:id="67" w:name="_ENREF_48"/>
      <w:r w:rsidRPr="000E42A5">
        <w:rPr>
          <w:noProof/>
        </w:rPr>
        <w:t>Spaak, E., de Lange, F.P., and Jensen, O. (2014). Local entrainment of alpha oscillations by visual stimuli causes cyclic modulation of perception. J Neurosci</w:t>
      </w:r>
      <w:r w:rsidRPr="000E42A5">
        <w:rPr>
          <w:i/>
          <w:noProof/>
        </w:rPr>
        <w:t xml:space="preserve"> </w:t>
      </w:r>
      <w:r w:rsidRPr="000E42A5">
        <w:rPr>
          <w:noProof/>
        </w:rPr>
        <w:t>34, 3536-3544.</w:t>
      </w:r>
      <w:bookmarkEnd w:id="67"/>
    </w:p>
    <w:p w14:paraId="14651D81" w14:textId="77777777" w:rsidR="005C6C64" w:rsidRPr="000E42A5" w:rsidRDefault="005C6C64" w:rsidP="005C6C64">
      <w:pPr>
        <w:spacing w:after="240"/>
        <w:rPr>
          <w:noProof/>
        </w:rPr>
      </w:pPr>
      <w:bookmarkStart w:id="68" w:name="_ENREF_49"/>
      <w:r w:rsidRPr="000E42A5">
        <w:rPr>
          <w:noProof/>
        </w:rPr>
        <w:t>Srinivasan, R. (1999). Spatial structure of the human alpha rhythm: global correlation in adults and local correlation in children. Clinical Neurophysiology</w:t>
      </w:r>
      <w:r w:rsidRPr="000E42A5">
        <w:rPr>
          <w:i/>
          <w:noProof/>
        </w:rPr>
        <w:t xml:space="preserve"> </w:t>
      </w:r>
      <w:r w:rsidRPr="000E42A5">
        <w:rPr>
          <w:noProof/>
        </w:rPr>
        <w:t>110, 1351-1362.</w:t>
      </w:r>
      <w:bookmarkEnd w:id="68"/>
    </w:p>
    <w:p w14:paraId="7B63A8A0" w14:textId="77777777" w:rsidR="005C6C64" w:rsidRPr="000E42A5" w:rsidRDefault="005C6C64" w:rsidP="005C6C64">
      <w:pPr>
        <w:spacing w:after="240"/>
        <w:rPr>
          <w:noProof/>
        </w:rPr>
      </w:pPr>
      <w:bookmarkStart w:id="69" w:name="_ENREF_50"/>
      <w:r w:rsidRPr="000E42A5">
        <w:rPr>
          <w:noProof/>
        </w:rPr>
        <w:t>Steriade, M., Gloor, P., Llinas, R.R., Dasilva, F.H.L., and Mesulam, M.M. (1990). Basic Mechanisms of Cerebral Rhythmic Activities. Electroencephalography and Clinical Neurophysiology</w:t>
      </w:r>
      <w:r w:rsidRPr="000E42A5">
        <w:rPr>
          <w:i/>
          <w:noProof/>
        </w:rPr>
        <w:t xml:space="preserve"> </w:t>
      </w:r>
      <w:r w:rsidRPr="000E42A5">
        <w:rPr>
          <w:noProof/>
        </w:rPr>
        <w:t>76, 481-508.</w:t>
      </w:r>
      <w:bookmarkEnd w:id="69"/>
    </w:p>
    <w:p w14:paraId="23CE88F6" w14:textId="77777777" w:rsidR="005C6C64" w:rsidRPr="000E42A5" w:rsidRDefault="005C6C64" w:rsidP="005C6C64">
      <w:pPr>
        <w:spacing w:after="240"/>
        <w:rPr>
          <w:noProof/>
        </w:rPr>
      </w:pPr>
      <w:bookmarkStart w:id="70" w:name="_ENREF_51"/>
      <w:r w:rsidRPr="000E42A5">
        <w:rPr>
          <w:noProof/>
        </w:rPr>
        <w:t>Stevens, L., Haga, Z., Queen, B., Brady, B., Adams, D., Gilbert, J., Vaughan, E., Leach, C., Nockels, P., and McManus, P. (2003). Binaural beat induced theta EEG activity and hypnotic susceptibility: contradictory results and technical considerations. Am J Clin Hypn</w:t>
      </w:r>
      <w:r w:rsidRPr="000E42A5">
        <w:rPr>
          <w:i/>
          <w:noProof/>
        </w:rPr>
        <w:t xml:space="preserve"> </w:t>
      </w:r>
      <w:r w:rsidRPr="000E42A5">
        <w:rPr>
          <w:noProof/>
        </w:rPr>
        <w:t>45, 295-309.</w:t>
      </w:r>
      <w:bookmarkEnd w:id="70"/>
    </w:p>
    <w:p w14:paraId="6935F015" w14:textId="77777777" w:rsidR="005C6C64" w:rsidRPr="000E42A5" w:rsidRDefault="005C6C64" w:rsidP="005C6C64">
      <w:pPr>
        <w:spacing w:after="240"/>
        <w:rPr>
          <w:noProof/>
        </w:rPr>
      </w:pPr>
      <w:bookmarkStart w:id="71" w:name="_ENREF_52"/>
      <w:r w:rsidRPr="000E42A5">
        <w:rPr>
          <w:noProof/>
        </w:rPr>
        <w:t>Sullivan, M.J., Rodgers, W.M., and Kirsch, I. (2001). Catastrophizing, depression and expectancies for pain and emotional distress. Pain</w:t>
      </w:r>
      <w:r w:rsidRPr="000E42A5">
        <w:rPr>
          <w:i/>
          <w:noProof/>
        </w:rPr>
        <w:t xml:space="preserve"> </w:t>
      </w:r>
      <w:r w:rsidRPr="000E42A5">
        <w:rPr>
          <w:noProof/>
        </w:rPr>
        <w:t>91, 147-154.</w:t>
      </w:r>
      <w:bookmarkEnd w:id="71"/>
    </w:p>
    <w:p w14:paraId="1F02D9AD" w14:textId="77777777" w:rsidR="005C6C64" w:rsidRPr="000E42A5" w:rsidRDefault="005C6C64" w:rsidP="005C6C64">
      <w:pPr>
        <w:spacing w:after="240"/>
        <w:rPr>
          <w:noProof/>
        </w:rPr>
      </w:pPr>
      <w:bookmarkStart w:id="72" w:name="_ENREF_53"/>
      <w:r w:rsidRPr="000E42A5">
        <w:rPr>
          <w:noProof/>
        </w:rPr>
        <w:t>Thut, G., Miniussi, C., and Gross, J. (2012). The functional importance of rhythmic activity in the brain. Current biology : CB</w:t>
      </w:r>
      <w:r w:rsidRPr="000E42A5">
        <w:rPr>
          <w:i/>
          <w:noProof/>
        </w:rPr>
        <w:t xml:space="preserve"> </w:t>
      </w:r>
      <w:r w:rsidRPr="000E42A5">
        <w:rPr>
          <w:noProof/>
        </w:rPr>
        <w:t>22, R658-663.</w:t>
      </w:r>
      <w:bookmarkEnd w:id="72"/>
    </w:p>
    <w:p w14:paraId="7DBAE2D2" w14:textId="77777777" w:rsidR="005C6C64" w:rsidRPr="000E42A5" w:rsidRDefault="005C6C64" w:rsidP="005C6C64">
      <w:pPr>
        <w:spacing w:after="240"/>
        <w:rPr>
          <w:noProof/>
        </w:rPr>
      </w:pPr>
      <w:bookmarkStart w:id="73" w:name="_ENREF_54"/>
      <w:r w:rsidRPr="000E42A5">
        <w:rPr>
          <w:noProof/>
        </w:rPr>
        <w:t>Timmermann, D.L., Lubar, J.F., Rasey, H.W., and Frederick, J.A. (1999). Effects of 20-min audio-visual stimulation (AVS) at dominant alpha frequency and twice dominant alpha frequency on the cortical EEG. Int J Psychophysiol</w:t>
      </w:r>
      <w:r w:rsidRPr="000E42A5">
        <w:rPr>
          <w:i/>
          <w:noProof/>
        </w:rPr>
        <w:t xml:space="preserve"> </w:t>
      </w:r>
      <w:r w:rsidRPr="000E42A5">
        <w:rPr>
          <w:noProof/>
        </w:rPr>
        <w:t>32, 55-61.</w:t>
      </w:r>
      <w:bookmarkEnd w:id="73"/>
    </w:p>
    <w:p w14:paraId="1C77EE72" w14:textId="77777777" w:rsidR="005C6C64" w:rsidRPr="000E42A5" w:rsidRDefault="005C6C64" w:rsidP="005C6C64">
      <w:pPr>
        <w:spacing w:after="240"/>
        <w:rPr>
          <w:noProof/>
        </w:rPr>
      </w:pPr>
      <w:bookmarkStart w:id="74" w:name="_ENREF_55"/>
      <w:r w:rsidRPr="000E42A5">
        <w:rPr>
          <w:noProof/>
        </w:rPr>
        <w:t>Trifiletti, R.J. (1984). The psychological effectiveness of pain management procedures in the context of behavioral medicine and medical psychology. Genet Psychol Monogr</w:t>
      </w:r>
      <w:r w:rsidRPr="000E42A5">
        <w:rPr>
          <w:i/>
          <w:noProof/>
        </w:rPr>
        <w:t xml:space="preserve"> </w:t>
      </w:r>
      <w:r w:rsidRPr="000E42A5">
        <w:rPr>
          <w:noProof/>
        </w:rPr>
        <w:t>109, 251-278.</w:t>
      </w:r>
      <w:bookmarkEnd w:id="74"/>
    </w:p>
    <w:p w14:paraId="3221D6C6" w14:textId="77777777" w:rsidR="005C6C64" w:rsidRPr="000E42A5" w:rsidRDefault="005C6C64" w:rsidP="005C6C64">
      <w:pPr>
        <w:spacing w:after="240"/>
        <w:rPr>
          <w:noProof/>
        </w:rPr>
      </w:pPr>
      <w:bookmarkStart w:id="75" w:name="_ENREF_56"/>
      <w:r w:rsidRPr="000E42A5">
        <w:rPr>
          <w:noProof/>
        </w:rPr>
        <w:t>Wahbeh, H., Calabrese, C., Zwickey, H., and Zajdel, D. (2007). Binaural beat technology in humans: A pilot study to assess neuropsychologic, physiologic, and electroencephalographic effects. Journal of Alternative and Complementary Medicine</w:t>
      </w:r>
      <w:r w:rsidRPr="000E42A5">
        <w:rPr>
          <w:i/>
          <w:noProof/>
        </w:rPr>
        <w:t xml:space="preserve"> </w:t>
      </w:r>
      <w:r w:rsidRPr="000E42A5">
        <w:rPr>
          <w:noProof/>
        </w:rPr>
        <w:t>13, 199-206.</w:t>
      </w:r>
      <w:bookmarkEnd w:id="75"/>
    </w:p>
    <w:p w14:paraId="4B990659" w14:textId="77777777" w:rsidR="005C6C64" w:rsidRPr="000E42A5" w:rsidRDefault="005C6C64" w:rsidP="005C6C64">
      <w:pPr>
        <w:rPr>
          <w:noProof/>
        </w:rPr>
      </w:pPr>
      <w:bookmarkStart w:id="76" w:name="_ENREF_57"/>
      <w:r w:rsidRPr="000E42A5">
        <w:rPr>
          <w:noProof/>
        </w:rPr>
        <w:t>Yamagishi, N., Callan, D.E., Goda, N., Anderson, S.J., Yoshida, Y., and Kawato, M. (2003). Attentional modulation of oscillatory activity in human visual cortex. Neuroimage</w:t>
      </w:r>
      <w:r w:rsidRPr="000E42A5">
        <w:rPr>
          <w:i/>
          <w:noProof/>
        </w:rPr>
        <w:t xml:space="preserve"> </w:t>
      </w:r>
      <w:r w:rsidRPr="000E42A5">
        <w:rPr>
          <w:noProof/>
        </w:rPr>
        <w:t>20, 98-113.</w:t>
      </w:r>
      <w:bookmarkEnd w:id="76"/>
    </w:p>
    <w:p w14:paraId="3F3B5C31" w14:textId="57394857" w:rsidR="005C6C64" w:rsidRPr="000E42A5" w:rsidRDefault="005C6C64" w:rsidP="005C6C64">
      <w:pPr>
        <w:rPr>
          <w:noProof/>
        </w:rPr>
      </w:pPr>
    </w:p>
    <w:p w14:paraId="7272B59D" w14:textId="6D0BE3F8" w:rsidR="00BE4083" w:rsidRPr="00F275C2" w:rsidRDefault="00E43F03" w:rsidP="00F275C2">
      <w:pPr>
        <w:spacing w:after="120"/>
      </w:pPr>
      <w:r w:rsidRPr="000E42A5">
        <w:fldChar w:fldCharType="end"/>
      </w:r>
      <w:r w:rsidR="00BE4083" w:rsidRPr="000E42A5">
        <w:t xml:space="preserve"> </w:t>
      </w:r>
    </w:p>
    <w:p w14:paraId="35AE4D1C" w14:textId="77777777" w:rsidR="00BE4083" w:rsidRPr="00665124" w:rsidRDefault="00BE4083" w:rsidP="00BE4083">
      <w:pPr>
        <w:widowControl w:val="0"/>
        <w:autoSpaceDE w:val="0"/>
        <w:autoSpaceDN w:val="0"/>
        <w:adjustRightInd w:val="0"/>
        <w:jc w:val="both"/>
        <w:rPr>
          <w:rFonts w:ascii="Times New Roman" w:hAnsi="Times New Roman"/>
          <w:lang w:val="en-US" w:eastAsia="zh-CN"/>
        </w:rPr>
      </w:pPr>
    </w:p>
    <w:p w14:paraId="7AD0F56C" w14:textId="77777777" w:rsidR="00BE4083" w:rsidRDefault="00BE4083" w:rsidP="00BE4083">
      <w:pPr>
        <w:widowControl w:val="0"/>
        <w:autoSpaceDE w:val="0"/>
        <w:autoSpaceDN w:val="0"/>
        <w:adjustRightInd w:val="0"/>
        <w:jc w:val="both"/>
        <w:rPr>
          <w:rFonts w:ascii="Times New Roman" w:hAnsi="Times New Roman"/>
          <w:lang w:val="en-US" w:eastAsia="zh-CN"/>
        </w:rPr>
      </w:pPr>
    </w:p>
    <w:p w14:paraId="5C0385CB" w14:textId="0C83F28A" w:rsidR="00BE4083" w:rsidRDefault="00BE4083" w:rsidP="007E57CF"/>
    <w:sectPr w:rsidR="00BE4083" w:rsidSect="00090A4C">
      <w:headerReference w:type="even" r:id="rId15"/>
      <w:headerReference w:type="default" r:id="rId16"/>
      <w:footerReference w:type="even" r:id="rId17"/>
      <w:footerReference w:type="default" r:id="rId18"/>
      <w:pgSz w:w="11900" w:h="16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C8096D" w15:done="0"/>
  <w15:commentEx w15:paraId="7E7579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1FCF8" w14:textId="77777777" w:rsidR="00122A6D" w:rsidRDefault="00122A6D" w:rsidP="00010617">
      <w:r>
        <w:separator/>
      </w:r>
    </w:p>
  </w:endnote>
  <w:endnote w:type="continuationSeparator" w:id="0">
    <w:p w14:paraId="5F674177" w14:textId="77777777" w:rsidR="00122A6D" w:rsidRDefault="00122A6D" w:rsidP="00010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dvPS6F00">
    <w:altName w:val="Cambria"/>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2D3927" w14:textId="77777777" w:rsidR="00122A6D" w:rsidRDefault="00122A6D" w:rsidP="000106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D958B7" w14:textId="77777777" w:rsidR="00122A6D" w:rsidRDefault="00122A6D" w:rsidP="0001061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3E537" w14:textId="7AA67019" w:rsidR="00122A6D" w:rsidRDefault="00122A6D" w:rsidP="00010617">
    <w:pPr>
      <w:pStyle w:val="Footer"/>
      <w:framePr w:wrap="around" w:vAnchor="text" w:hAnchor="margin" w:xAlign="right" w:y="1"/>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7F19A5">
      <w:rPr>
        <w:rStyle w:val="PageNumber"/>
        <w:noProof/>
      </w:rPr>
      <w:t>1</w:t>
    </w:r>
    <w:r>
      <w:rPr>
        <w:rStyle w:val="PageNumber"/>
      </w:rPr>
      <w:fldChar w:fldCharType="end"/>
    </w:r>
    <w:r>
      <w:rPr>
        <w:rStyle w:val="PageNumber"/>
      </w:rPr>
      <w:t xml:space="preserve"> of 17</w:t>
    </w:r>
  </w:p>
  <w:p w14:paraId="3C907ACD" w14:textId="5E752E49" w:rsidR="00122A6D" w:rsidRDefault="00122A6D" w:rsidP="00010617">
    <w:pPr>
      <w:pStyle w:val="Footer"/>
      <w:ind w:right="360"/>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22D78" w14:textId="77777777" w:rsidR="00122A6D" w:rsidRDefault="00122A6D" w:rsidP="00010617">
      <w:r>
        <w:separator/>
      </w:r>
    </w:p>
  </w:footnote>
  <w:footnote w:type="continuationSeparator" w:id="0">
    <w:p w14:paraId="09BB5371" w14:textId="77777777" w:rsidR="00122A6D" w:rsidRDefault="00122A6D" w:rsidP="0001061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ACDA7" w14:textId="77777777" w:rsidR="00122A6D" w:rsidRDefault="007F19A5">
    <w:pPr>
      <w:pStyle w:val="Header"/>
    </w:pPr>
    <w:sdt>
      <w:sdtPr>
        <w:id w:val="171999623"/>
        <w:placeholder>
          <w:docPart w:val="18AE2F0C1740DF439E85B7D5F88C739B"/>
        </w:placeholder>
        <w:temporary/>
        <w:showingPlcHdr/>
      </w:sdtPr>
      <w:sdtEndPr/>
      <w:sdtContent>
        <w:r w:rsidR="00122A6D">
          <w:t>[Type text]</w:t>
        </w:r>
      </w:sdtContent>
    </w:sdt>
    <w:r w:rsidR="00122A6D">
      <w:ptab w:relativeTo="margin" w:alignment="center" w:leader="none"/>
    </w:r>
    <w:sdt>
      <w:sdtPr>
        <w:id w:val="171999624"/>
        <w:placeholder>
          <w:docPart w:val="3EEEDE9E30204A4AAA4C84A57B0B5979"/>
        </w:placeholder>
        <w:temporary/>
        <w:showingPlcHdr/>
      </w:sdtPr>
      <w:sdtEndPr/>
      <w:sdtContent>
        <w:r w:rsidR="00122A6D">
          <w:t>[Type text]</w:t>
        </w:r>
      </w:sdtContent>
    </w:sdt>
    <w:r w:rsidR="00122A6D">
      <w:ptab w:relativeTo="margin" w:alignment="right" w:leader="none"/>
    </w:r>
    <w:sdt>
      <w:sdtPr>
        <w:id w:val="171999625"/>
        <w:placeholder>
          <w:docPart w:val="6F260B4F7A4A5A4B8B44C65C7D14C11A"/>
        </w:placeholder>
        <w:temporary/>
        <w:showingPlcHdr/>
      </w:sdtPr>
      <w:sdtEndPr/>
      <w:sdtContent>
        <w:r w:rsidR="00122A6D">
          <w:t>[Type text]</w:t>
        </w:r>
      </w:sdtContent>
    </w:sdt>
  </w:p>
  <w:p w14:paraId="7387FA77" w14:textId="77777777" w:rsidR="00122A6D" w:rsidRDefault="00122A6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06976" w14:textId="5ACC2CDA" w:rsidR="00122A6D" w:rsidRDefault="007F19A5">
    <w:pPr>
      <w:pStyle w:val="Header"/>
    </w:pPr>
    <w:r w:rsidRPr="007F19A5">
      <w:t>Alpha frequency stimulation reduces pain</w:t>
    </w:r>
    <w:r w:rsidR="00122A6D">
      <w:ptab w:relativeTo="margin" w:alignment="right" w:leader="none"/>
    </w:r>
  </w:p>
  <w:p w14:paraId="27BA2548" w14:textId="77777777" w:rsidR="00122A6D" w:rsidRDefault="00122A6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AE38EC"/>
    <w:multiLevelType w:val="hybridMultilevel"/>
    <w:tmpl w:val="F712030C"/>
    <w:lvl w:ilvl="0" w:tplc="E9E6B3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416558"/>
    <w:multiLevelType w:val="multilevel"/>
    <w:tmpl w:val="9DF2E632"/>
    <w:lvl w:ilvl="0">
      <w:start w:val="1"/>
      <w:numFmt w:val="decimal"/>
      <w:pStyle w:val="Heading1"/>
      <w:suff w:val="space"/>
      <w:lvlText w:val="Chapter %1"/>
      <w:lvlJc w:val="left"/>
      <w:pPr>
        <w:ind w:left="142"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decimal"/>
      <w:lvlRestart w:val="1"/>
      <w:pStyle w:val="Heading5"/>
      <w:suff w:val="nothing"/>
      <w:lvlText w:val="%5. "/>
      <w:lvlJc w:val="left"/>
      <w:pPr>
        <w:ind w:left="0" w:firstLine="0"/>
      </w:pPr>
      <w:rPr>
        <w:rFonts w:hint="default"/>
        <w:sz w:val="28"/>
        <w:szCs w:val="28"/>
      </w:rPr>
    </w:lvl>
    <w:lvl w:ilvl="5">
      <w:start w:val="1"/>
      <w:numFmt w:val="decimal"/>
      <w:pStyle w:val="Heading6"/>
      <w:suff w:val="nothing"/>
      <w:lvlText w:val="%5.%6. "/>
      <w:lvlJc w:val="left"/>
      <w:pPr>
        <w:ind w:left="0" w:firstLine="0"/>
      </w:pPr>
      <w:rPr>
        <w:rFonts w:hint="default"/>
        <w:color w:val="auto"/>
      </w:rPr>
    </w:lvl>
    <w:lvl w:ilvl="6">
      <w:start w:val="1"/>
      <w:numFmt w:val="decimal"/>
      <w:pStyle w:val="Heading7"/>
      <w:suff w:val="nothing"/>
      <w:lvlText w:val="%5.%6.%7. "/>
      <w:lvlJc w:val="left"/>
      <w:pPr>
        <w:ind w:left="0" w:firstLine="0"/>
      </w:pPr>
      <w:rPr>
        <w:rFonts w:asciiTheme="majorHAnsi" w:hAnsiTheme="majorHAnsi"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nsid w:val="523D273A"/>
    <w:multiLevelType w:val="hybridMultilevel"/>
    <w:tmpl w:val="F712030C"/>
    <w:lvl w:ilvl="0" w:tplc="E9E6B3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1718A2"/>
    <w:multiLevelType w:val="hybridMultilevel"/>
    <w:tmpl w:val="F712030C"/>
    <w:lvl w:ilvl="0" w:tplc="E9E6B3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 Christopher">
    <w15:presenceInfo w15:providerId="AD" w15:userId="S-1-5-21-137024685-2204166116-4157399963-339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90atf025rd9w9teae9dx9e05xxrp92vz9ze0&quot;&gt;Thesis Refs August 14&lt;record-ids&gt;&lt;item&gt;2&lt;/item&gt;&lt;item&gt;18&lt;/item&gt;&lt;item&gt;22&lt;/item&gt;&lt;item&gt;23&lt;/item&gt;&lt;item&gt;27&lt;/item&gt;&lt;item&gt;30&lt;/item&gt;&lt;item&gt;33&lt;/item&gt;&lt;item&gt;36&lt;/item&gt;&lt;item&gt;43&lt;/item&gt;&lt;item&gt;45&lt;/item&gt;&lt;item&gt;80&lt;/item&gt;&lt;item&gt;85&lt;/item&gt;&lt;item&gt;86&lt;/item&gt;&lt;item&gt;87&lt;/item&gt;&lt;item&gt;100&lt;/item&gt;&lt;item&gt;104&lt;/item&gt;&lt;item&gt;109&lt;/item&gt;&lt;item&gt;110&lt;/item&gt;&lt;item&gt;119&lt;/item&gt;&lt;item&gt;125&lt;/item&gt;&lt;item&gt;126&lt;/item&gt;&lt;item&gt;127&lt;/item&gt;&lt;item&gt;130&lt;/item&gt;&lt;item&gt;131&lt;/item&gt;&lt;item&gt;135&lt;/item&gt;&lt;item&gt;149&lt;/item&gt;&lt;item&gt;151&lt;/item&gt;&lt;item&gt;152&lt;/item&gt;&lt;item&gt;156&lt;/item&gt;&lt;item&gt;157&lt;/item&gt;&lt;item&gt;162&lt;/item&gt;&lt;item&gt;163&lt;/item&gt;&lt;item&gt;164&lt;/item&gt;&lt;item&gt;167&lt;/item&gt;&lt;item&gt;169&lt;/item&gt;&lt;item&gt;174&lt;/item&gt;&lt;item&gt;175&lt;/item&gt;&lt;item&gt;179&lt;/item&gt;&lt;item&gt;181&lt;/item&gt;&lt;item&gt;183&lt;/item&gt;&lt;item&gt;185&lt;/item&gt;&lt;item&gt;186&lt;/item&gt;&lt;item&gt;187&lt;/item&gt;&lt;item&gt;188&lt;/item&gt;&lt;item&gt;191&lt;/item&gt;&lt;item&gt;192&lt;/item&gt;&lt;item&gt;193&lt;/item&gt;&lt;item&gt;231&lt;/item&gt;&lt;item&gt;255&lt;/item&gt;&lt;item&gt;256&lt;/item&gt;&lt;item&gt;257&lt;/item&gt;&lt;item&gt;259&lt;/item&gt;&lt;item&gt;265&lt;/item&gt;&lt;item&gt;416&lt;/item&gt;&lt;item&gt;417&lt;/item&gt;&lt;item&gt;419&lt;/item&gt;&lt;item&gt;420&lt;/item&gt;&lt;/record-ids&gt;&lt;/item&gt;&lt;/Libraries&gt;"/>
  </w:docVars>
  <w:rsids>
    <w:rsidRoot w:val="00CC0F93"/>
    <w:rsid w:val="00001C9D"/>
    <w:rsid w:val="0000503B"/>
    <w:rsid w:val="00010617"/>
    <w:rsid w:val="000224A9"/>
    <w:rsid w:val="00022DF9"/>
    <w:rsid w:val="00025032"/>
    <w:rsid w:val="00033AAD"/>
    <w:rsid w:val="000500F3"/>
    <w:rsid w:val="0005401D"/>
    <w:rsid w:val="00063DFE"/>
    <w:rsid w:val="0007369B"/>
    <w:rsid w:val="000779A8"/>
    <w:rsid w:val="00081F51"/>
    <w:rsid w:val="00090A4C"/>
    <w:rsid w:val="0009122A"/>
    <w:rsid w:val="000959ED"/>
    <w:rsid w:val="000A32D1"/>
    <w:rsid w:val="000A4749"/>
    <w:rsid w:val="000C487E"/>
    <w:rsid w:val="000E1ED1"/>
    <w:rsid w:val="000E3D71"/>
    <w:rsid w:val="000E42A5"/>
    <w:rsid w:val="000F2785"/>
    <w:rsid w:val="000F2D16"/>
    <w:rsid w:val="000F440F"/>
    <w:rsid w:val="0010113E"/>
    <w:rsid w:val="00122A6D"/>
    <w:rsid w:val="00125789"/>
    <w:rsid w:val="001359C3"/>
    <w:rsid w:val="0013623B"/>
    <w:rsid w:val="00136F0A"/>
    <w:rsid w:val="00170943"/>
    <w:rsid w:val="0018066F"/>
    <w:rsid w:val="00184BA4"/>
    <w:rsid w:val="00193C2C"/>
    <w:rsid w:val="001A6C24"/>
    <w:rsid w:val="001B2E7C"/>
    <w:rsid w:val="001C7509"/>
    <w:rsid w:val="001D634E"/>
    <w:rsid w:val="001F229C"/>
    <w:rsid w:val="00251968"/>
    <w:rsid w:val="00253310"/>
    <w:rsid w:val="00254A51"/>
    <w:rsid w:val="00263839"/>
    <w:rsid w:val="00264BDC"/>
    <w:rsid w:val="002802EE"/>
    <w:rsid w:val="00280871"/>
    <w:rsid w:val="0028182C"/>
    <w:rsid w:val="002823E8"/>
    <w:rsid w:val="0028326C"/>
    <w:rsid w:val="00285893"/>
    <w:rsid w:val="002935AC"/>
    <w:rsid w:val="002B6687"/>
    <w:rsid w:val="002C4932"/>
    <w:rsid w:val="002D22A8"/>
    <w:rsid w:val="002D53C5"/>
    <w:rsid w:val="002F4175"/>
    <w:rsid w:val="002F4C3B"/>
    <w:rsid w:val="00310F40"/>
    <w:rsid w:val="0031153D"/>
    <w:rsid w:val="003129FA"/>
    <w:rsid w:val="00321E28"/>
    <w:rsid w:val="00336060"/>
    <w:rsid w:val="00340DAB"/>
    <w:rsid w:val="00345381"/>
    <w:rsid w:val="00346AA0"/>
    <w:rsid w:val="00347D15"/>
    <w:rsid w:val="00350DA1"/>
    <w:rsid w:val="00351772"/>
    <w:rsid w:val="00354436"/>
    <w:rsid w:val="003666E2"/>
    <w:rsid w:val="00366A48"/>
    <w:rsid w:val="0037103D"/>
    <w:rsid w:val="003772F8"/>
    <w:rsid w:val="003804E6"/>
    <w:rsid w:val="00381FD3"/>
    <w:rsid w:val="0038246D"/>
    <w:rsid w:val="00393703"/>
    <w:rsid w:val="00393990"/>
    <w:rsid w:val="003A4B23"/>
    <w:rsid w:val="003D7D58"/>
    <w:rsid w:val="003E7C5E"/>
    <w:rsid w:val="003F0393"/>
    <w:rsid w:val="003F0F4D"/>
    <w:rsid w:val="003F2E2C"/>
    <w:rsid w:val="003F4BB3"/>
    <w:rsid w:val="004043B0"/>
    <w:rsid w:val="00410949"/>
    <w:rsid w:val="004210DF"/>
    <w:rsid w:val="00421C73"/>
    <w:rsid w:val="00430F88"/>
    <w:rsid w:val="00436033"/>
    <w:rsid w:val="00442B2C"/>
    <w:rsid w:val="0046413C"/>
    <w:rsid w:val="004710FD"/>
    <w:rsid w:val="00481923"/>
    <w:rsid w:val="004A2743"/>
    <w:rsid w:val="004A59F2"/>
    <w:rsid w:val="004A5F75"/>
    <w:rsid w:val="004B0470"/>
    <w:rsid w:val="004C58EF"/>
    <w:rsid w:val="004C6268"/>
    <w:rsid w:val="004D03BC"/>
    <w:rsid w:val="004E0C13"/>
    <w:rsid w:val="004F0722"/>
    <w:rsid w:val="00522EBA"/>
    <w:rsid w:val="005511E3"/>
    <w:rsid w:val="005517B1"/>
    <w:rsid w:val="005608F0"/>
    <w:rsid w:val="00573B9D"/>
    <w:rsid w:val="00584818"/>
    <w:rsid w:val="00593EBA"/>
    <w:rsid w:val="00595542"/>
    <w:rsid w:val="00597CF6"/>
    <w:rsid w:val="005A6670"/>
    <w:rsid w:val="005B5D9C"/>
    <w:rsid w:val="005B5DEE"/>
    <w:rsid w:val="005B609A"/>
    <w:rsid w:val="005C6C64"/>
    <w:rsid w:val="005E3314"/>
    <w:rsid w:val="005E3F48"/>
    <w:rsid w:val="006029CC"/>
    <w:rsid w:val="0060531D"/>
    <w:rsid w:val="006132E4"/>
    <w:rsid w:val="0061638E"/>
    <w:rsid w:val="00621409"/>
    <w:rsid w:val="00635D07"/>
    <w:rsid w:val="006365CE"/>
    <w:rsid w:val="00643DE2"/>
    <w:rsid w:val="00653A0A"/>
    <w:rsid w:val="00655CB3"/>
    <w:rsid w:val="00657314"/>
    <w:rsid w:val="0066761F"/>
    <w:rsid w:val="006702E5"/>
    <w:rsid w:val="00671691"/>
    <w:rsid w:val="00674BDC"/>
    <w:rsid w:val="006844C8"/>
    <w:rsid w:val="0069357B"/>
    <w:rsid w:val="006A3343"/>
    <w:rsid w:val="006A5E41"/>
    <w:rsid w:val="006B4093"/>
    <w:rsid w:val="006B4713"/>
    <w:rsid w:val="006B667F"/>
    <w:rsid w:val="006C6408"/>
    <w:rsid w:val="006D5DA2"/>
    <w:rsid w:val="006E3004"/>
    <w:rsid w:val="006F2F53"/>
    <w:rsid w:val="006F7119"/>
    <w:rsid w:val="007052F9"/>
    <w:rsid w:val="007137E6"/>
    <w:rsid w:val="00737D65"/>
    <w:rsid w:val="00753751"/>
    <w:rsid w:val="00756F20"/>
    <w:rsid w:val="00776E19"/>
    <w:rsid w:val="007A7354"/>
    <w:rsid w:val="007C143D"/>
    <w:rsid w:val="007D58AD"/>
    <w:rsid w:val="007E57CF"/>
    <w:rsid w:val="007E6AFE"/>
    <w:rsid w:val="007F19A5"/>
    <w:rsid w:val="007F6BD1"/>
    <w:rsid w:val="008221A2"/>
    <w:rsid w:val="00830F08"/>
    <w:rsid w:val="00844971"/>
    <w:rsid w:val="008567F6"/>
    <w:rsid w:val="00857471"/>
    <w:rsid w:val="00866802"/>
    <w:rsid w:val="00867B87"/>
    <w:rsid w:val="00870F41"/>
    <w:rsid w:val="00881D5D"/>
    <w:rsid w:val="00884927"/>
    <w:rsid w:val="0088521C"/>
    <w:rsid w:val="00885BAE"/>
    <w:rsid w:val="008A151B"/>
    <w:rsid w:val="008B5CD8"/>
    <w:rsid w:val="008D403B"/>
    <w:rsid w:val="008E3756"/>
    <w:rsid w:val="008E5D2B"/>
    <w:rsid w:val="008E746B"/>
    <w:rsid w:val="00900AF1"/>
    <w:rsid w:val="00906334"/>
    <w:rsid w:val="009335E2"/>
    <w:rsid w:val="0094136D"/>
    <w:rsid w:val="009413FB"/>
    <w:rsid w:val="00946C9B"/>
    <w:rsid w:val="00962319"/>
    <w:rsid w:val="00970FF7"/>
    <w:rsid w:val="00971E1D"/>
    <w:rsid w:val="00980265"/>
    <w:rsid w:val="00980731"/>
    <w:rsid w:val="0098185C"/>
    <w:rsid w:val="009833B0"/>
    <w:rsid w:val="009979BE"/>
    <w:rsid w:val="009A4E30"/>
    <w:rsid w:val="009B2089"/>
    <w:rsid w:val="009C635D"/>
    <w:rsid w:val="009D0BE9"/>
    <w:rsid w:val="009E11A8"/>
    <w:rsid w:val="009E32C2"/>
    <w:rsid w:val="009F2B0B"/>
    <w:rsid w:val="00A24A55"/>
    <w:rsid w:val="00A24E84"/>
    <w:rsid w:val="00A30735"/>
    <w:rsid w:val="00A34764"/>
    <w:rsid w:val="00A46310"/>
    <w:rsid w:val="00A65FC6"/>
    <w:rsid w:val="00A74C15"/>
    <w:rsid w:val="00A75A8B"/>
    <w:rsid w:val="00A81722"/>
    <w:rsid w:val="00A87117"/>
    <w:rsid w:val="00AA4959"/>
    <w:rsid w:val="00AB4D85"/>
    <w:rsid w:val="00AB68B1"/>
    <w:rsid w:val="00AC6F05"/>
    <w:rsid w:val="00AD778A"/>
    <w:rsid w:val="00AF1C9E"/>
    <w:rsid w:val="00AF7359"/>
    <w:rsid w:val="00B02C8A"/>
    <w:rsid w:val="00B13B80"/>
    <w:rsid w:val="00B27D62"/>
    <w:rsid w:val="00B32A65"/>
    <w:rsid w:val="00B347E6"/>
    <w:rsid w:val="00B3735F"/>
    <w:rsid w:val="00B50F84"/>
    <w:rsid w:val="00B62A08"/>
    <w:rsid w:val="00B71A0F"/>
    <w:rsid w:val="00B86823"/>
    <w:rsid w:val="00B91FB2"/>
    <w:rsid w:val="00BA554B"/>
    <w:rsid w:val="00BB4E16"/>
    <w:rsid w:val="00BC1355"/>
    <w:rsid w:val="00BD6274"/>
    <w:rsid w:val="00BD7BC2"/>
    <w:rsid w:val="00BE4083"/>
    <w:rsid w:val="00BF6640"/>
    <w:rsid w:val="00C057B9"/>
    <w:rsid w:val="00C10631"/>
    <w:rsid w:val="00C143E2"/>
    <w:rsid w:val="00C17D8F"/>
    <w:rsid w:val="00C32F70"/>
    <w:rsid w:val="00C476E2"/>
    <w:rsid w:val="00C524CD"/>
    <w:rsid w:val="00C5393A"/>
    <w:rsid w:val="00C72A7C"/>
    <w:rsid w:val="00C767D1"/>
    <w:rsid w:val="00C76FBE"/>
    <w:rsid w:val="00C93E78"/>
    <w:rsid w:val="00C93E80"/>
    <w:rsid w:val="00CB1E1F"/>
    <w:rsid w:val="00CB39CB"/>
    <w:rsid w:val="00CB49FB"/>
    <w:rsid w:val="00CC0F93"/>
    <w:rsid w:val="00CD7949"/>
    <w:rsid w:val="00CE17C4"/>
    <w:rsid w:val="00CE38EC"/>
    <w:rsid w:val="00CF031A"/>
    <w:rsid w:val="00CF366C"/>
    <w:rsid w:val="00CF7644"/>
    <w:rsid w:val="00D102C5"/>
    <w:rsid w:val="00D12532"/>
    <w:rsid w:val="00D20CE3"/>
    <w:rsid w:val="00D32CCC"/>
    <w:rsid w:val="00D34D7D"/>
    <w:rsid w:val="00D411BF"/>
    <w:rsid w:val="00D67469"/>
    <w:rsid w:val="00D74A58"/>
    <w:rsid w:val="00D82240"/>
    <w:rsid w:val="00D87D6F"/>
    <w:rsid w:val="00D902BB"/>
    <w:rsid w:val="00D949B4"/>
    <w:rsid w:val="00D96160"/>
    <w:rsid w:val="00DB02D8"/>
    <w:rsid w:val="00DC5890"/>
    <w:rsid w:val="00DC7C0B"/>
    <w:rsid w:val="00DD0890"/>
    <w:rsid w:val="00DF6B1B"/>
    <w:rsid w:val="00E0005D"/>
    <w:rsid w:val="00E04538"/>
    <w:rsid w:val="00E05BE2"/>
    <w:rsid w:val="00E17ECD"/>
    <w:rsid w:val="00E43F03"/>
    <w:rsid w:val="00E4581B"/>
    <w:rsid w:val="00E50A0C"/>
    <w:rsid w:val="00E72675"/>
    <w:rsid w:val="00E75EFA"/>
    <w:rsid w:val="00E77B5E"/>
    <w:rsid w:val="00E80563"/>
    <w:rsid w:val="00E91C82"/>
    <w:rsid w:val="00EA6287"/>
    <w:rsid w:val="00EA7395"/>
    <w:rsid w:val="00EB245B"/>
    <w:rsid w:val="00EB28D7"/>
    <w:rsid w:val="00EC766E"/>
    <w:rsid w:val="00EE3113"/>
    <w:rsid w:val="00EE6292"/>
    <w:rsid w:val="00EE65AE"/>
    <w:rsid w:val="00F06F71"/>
    <w:rsid w:val="00F275C2"/>
    <w:rsid w:val="00F4272D"/>
    <w:rsid w:val="00F43B60"/>
    <w:rsid w:val="00F46330"/>
    <w:rsid w:val="00F505BC"/>
    <w:rsid w:val="00F65856"/>
    <w:rsid w:val="00F71819"/>
    <w:rsid w:val="00F90D47"/>
    <w:rsid w:val="00F96107"/>
    <w:rsid w:val="00FB4B53"/>
    <w:rsid w:val="00FC33FD"/>
    <w:rsid w:val="00FD291A"/>
    <w:rsid w:val="00FD6B31"/>
    <w:rsid w:val="00FF696A"/>
    <w:rsid w:val="00FF78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C5EF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aliases w:val="CHAPTERS"/>
    <w:basedOn w:val="Normal"/>
    <w:next w:val="Normal"/>
    <w:link w:val="Heading1Char"/>
    <w:uiPriority w:val="9"/>
    <w:qFormat/>
    <w:rsid w:val="00CC0F93"/>
    <w:pPr>
      <w:keepNext/>
      <w:keepLines/>
      <w:numPr>
        <w:numId w:val="1"/>
      </w:numPr>
      <w:pBdr>
        <w:bottom w:val="single" w:sz="4" w:space="1" w:color="auto"/>
      </w:pBdr>
      <w:spacing w:before="480" w:line="276" w:lineRule="auto"/>
      <w:jc w:val="both"/>
      <w:outlineLvl w:val="0"/>
    </w:pPr>
    <w:rPr>
      <w:rFonts w:eastAsiaTheme="majorEastAsia" w:cstheme="majorBidi"/>
      <w:b/>
      <w:bCs/>
      <w:caps/>
      <w:sz w:val="36"/>
      <w:szCs w:val="28"/>
    </w:rPr>
  </w:style>
  <w:style w:type="paragraph" w:styleId="Heading2">
    <w:name w:val="heading 2"/>
    <w:basedOn w:val="Normal"/>
    <w:next w:val="Normal"/>
    <w:link w:val="Heading2Char"/>
    <w:uiPriority w:val="99"/>
    <w:qFormat/>
    <w:rsid w:val="00CC0F93"/>
    <w:pPr>
      <w:keepNext/>
      <w:numPr>
        <w:ilvl w:val="1"/>
        <w:numId w:val="1"/>
      </w:numPr>
      <w:spacing w:before="240" w:after="60" w:line="276" w:lineRule="auto"/>
      <w:jc w:val="both"/>
      <w:outlineLvl w:val="1"/>
    </w:pPr>
    <w:rPr>
      <w:rFonts w:asciiTheme="majorHAnsi" w:eastAsia="Times New Roman" w:hAnsiTheme="majorHAnsi" w:cs="Times New Roman"/>
      <w:b/>
      <w:bCs/>
      <w:iCs/>
      <w:sz w:val="36"/>
      <w:szCs w:val="28"/>
    </w:rPr>
  </w:style>
  <w:style w:type="paragraph" w:styleId="Heading3">
    <w:name w:val="heading 3"/>
    <w:aliases w:val="ABST 1"/>
    <w:basedOn w:val="Normal"/>
    <w:next w:val="Normal"/>
    <w:link w:val="Heading3Char"/>
    <w:uiPriority w:val="9"/>
    <w:unhideWhenUsed/>
    <w:qFormat/>
    <w:rsid w:val="00CC0F93"/>
    <w:pPr>
      <w:numPr>
        <w:ilvl w:val="2"/>
        <w:numId w:val="1"/>
      </w:numPr>
      <w:pBdr>
        <w:bottom w:val="single" w:sz="4" w:space="1" w:color="auto"/>
      </w:pBdr>
      <w:jc w:val="right"/>
      <w:outlineLvl w:val="2"/>
    </w:pPr>
    <w:rPr>
      <w:b/>
      <w:sz w:val="36"/>
      <w:szCs w:val="36"/>
    </w:rPr>
  </w:style>
  <w:style w:type="paragraph" w:styleId="Heading4">
    <w:name w:val="heading 4"/>
    <w:aliases w:val="ABTR 2"/>
    <w:basedOn w:val="Heading3"/>
    <w:next w:val="Normal"/>
    <w:link w:val="Heading4Char"/>
    <w:uiPriority w:val="9"/>
    <w:unhideWhenUsed/>
    <w:rsid w:val="00CC0F93"/>
    <w:pPr>
      <w:numPr>
        <w:ilvl w:val="3"/>
      </w:numPr>
      <w:jc w:val="left"/>
      <w:outlineLvl w:val="3"/>
    </w:pPr>
  </w:style>
  <w:style w:type="paragraph" w:styleId="Heading5">
    <w:name w:val="heading 5"/>
    <w:aliases w:val="Main Heading"/>
    <w:basedOn w:val="Normal"/>
    <w:next w:val="Normal"/>
    <w:link w:val="Heading5Char"/>
    <w:autoRedefine/>
    <w:uiPriority w:val="9"/>
    <w:unhideWhenUsed/>
    <w:qFormat/>
    <w:rsid w:val="00E77B5E"/>
    <w:pPr>
      <w:keepNext/>
      <w:keepLines/>
      <w:numPr>
        <w:ilvl w:val="4"/>
        <w:numId w:val="1"/>
      </w:numPr>
      <w:spacing w:before="200"/>
      <w:ind w:left="720" w:hanging="720"/>
      <w:jc w:val="both"/>
      <w:outlineLvl w:val="4"/>
    </w:pPr>
    <w:rPr>
      <w:rFonts w:asciiTheme="majorHAnsi" w:eastAsiaTheme="majorEastAsia" w:hAnsiTheme="majorHAnsi" w:cstheme="majorBidi"/>
      <w:b/>
      <w:color w:val="000000" w:themeColor="text1"/>
      <w:sz w:val="28"/>
    </w:rPr>
  </w:style>
  <w:style w:type="paragraph" w:styleId="Heading6">
    <w:name w:val="heading 6"/>
    <w:aliases w:val="Sub Heading"/>
    <w:basedOn w:val="Normal"/>
    <w:next w:val="Normal"/>
    <w:link w:val="Heading6Char"/>
    <w:uiPriority w:val="9"/>
    <w:unhideWhenUsed/>
    <w:qFormat/>
    <w:rsid w:val="00CC0F93"/>
    <w:pPr>
      <w:keepNext/>
      <w:keepLines/>
      <w:numPr>
        <w:ilvl w:val="5"/>
        <w:numId w:val="1"/>
      </w:numPr>
      <w:spacing w:before="200" w:line="360" w:lineRule="auto"/>
      <w:jc w:val="both"/>
      <w:outlineLvl w:val="5"/>
    </w:pPr>
    <w:rPr>
      <w:rFonts w:asciiTheme="majorHAnsi" w:eastAsiaTheme="majorEastAsia" w:hAnsiTheme="majorHAnsi" w:cstheme="majorBidi"/>
      <w:b/>
      <w:i/>
      <w:iCs/>
    </w:rPr>
  </w:style>
  <w:style w:type="paragraph" w:styleId="Heading7">
    <w:name w:val="heading 7"/>
    <w:aliases w:val="Minor Heading"/>
    <w:basedOn w:val="Normal"/>
    <w:next w:val="Normal"/>
    <w:link w:val="Heading7Char"/>
    <w:uiPriority w:val="9"/>
    <w:unhideWhenUsed/>
    <w:qFormat/>
    <w:rsid w:val="00CC0F93"/>
    <w:pPr>
      <w:keepNext/>
      <w:keepLines/>
      <w:numPr>
        <w:ilvl w:val="6"/>
        <w:numId w:val="1"/>
      </w:numPr>
      <w:spacing w:before="200" w:line="360" w:lineRule="auto"/>
      <w:ind w:left="720"/>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CC0F93"/>
    <w:pPr>
      <w:keepNext/>
      <w:keepLines/>
      <w:numPr>
        <w:ilvl w:val="7"/>
        <w:numId w:val="1"/>
      </w:numPr>
      <w:spacing w:before="20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C0F93"/>
    <w:pPr>
      <w:keepNext/>
      <w:keepLines/>
      <w:numPr>
        <w:ilvl w:val="8"/>
        <w:numId w:val="1"/>
      </w:numPr>
      <w:spacing w:before="20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S Char"/>
    <w:basedOn w:val="DefaultParagraphFont"/>
    <w:link w:val="Heading1"/>
    <w:uiPriority w:val="9"/>
    <w:rsid w:val="00CC0F93"/>
    <w:rPr>
      <w:rFonts w:eastAsiaTheme="majorEastAsia" w:cstheme="majorBidi"/>
      <w:b/>
      <w:bCs/>
      <w:caps/>
      <w:sz w:val="36"/>
      <w:szCs w:val="28"/>
      <w:lang w:val="en-GB"/>
    </w:rPr>
  </w:style>
  <w:style w:type="character" w:customStyle="1" w:styleId="Heading2Char">
    <w:name w:val="Heading 2 Char"/>
    <w:basedOn w:val="DefaultParagraphFont"/>
    <w:link w:val="Heading2"/>
    <w:uiPriority w:val="99"/>
    <w:rsid w:val="00CC0F93"/>
    <w:rPr>
      <w:rFonts w:asciiTheme="majorHAnsi" w:eastAsia="Times New Roman" w:hAnsiTheme="majorHAnsi" w:cs="Times New Roman"/>
      <w:b/>
      <w:bCs/>
      <w:iCs/>
      <w:sz w:val="36"/>
      <w:szCs w:val="28"/>
      <w:lang w:val="en-GB"/>
    </w:rPr>
  </w:style>
  <w:style w:type="character" w:customStyle="1" w:styleId="Heading3Char">
    <w:name w:val="Heading 3 Char"/>
    <w:aliases w:val="ABST 1 Char"/>
    <w:basedOn w:val="DefaultParagraphFont"/>
    <w:link w:val="Heading3"/>
    <w:uiPriority w:val="9"/>
    <w:rsid w:val="00CC0F93"/>
    <w:rPr>
      <w:b/>
      <w:sz w:val="36"/>
      <w:szCs w:val="36"/>
      <w:lang w:val="en-GB"/>
    </w:rPr>
  </w:style>
  <w:style w:type="character" w:customStyle="1" w:styleId="Heading4Char">
    <w:name w:val="Heading 4 Char"/>
    <w:aliases w:val="ABTR 2 Char"/>
    <w:basedOn w:val="DefaultParagraphFont"/>
    <w:link w:val="Heading4"/>
    <w:uiPriority w:val="9"/>
    <w:rsid w:val="00CC0F93"/>
    <w:rPr>
      <w:b/>
      <w:sz w:val="36"/>
      <w:szCs w:val="36"/>
      <w:lang w:val="en-GB"/>
    </w:rPr>
  </w:style>
  <w:style w:type="character" w:customStyle="1" w:styleId="Heading5Char">
    <w:name w:val="Heading 5 Char"/>
    <w:aliases w:val="Main Heading Char"/>
    <w:basedOn w:val="DefaultParagraphFont"/>
    <w:link w:val="Heading5"/>
    <w:uiPriority w:val="9"/>
    <w:rsid w:val="00E77B5E"/>
    <w:rPr>
      <w:rFonts w:asciiTheme="majorHAnsi" w:eastAsiaTheme="majorEastAsia" w:hAnsiTheme="majorHAnsi" w:cstheme="majorBidi"/>
      <w:b/>
      <w:color w:val="000000" w:themeColor="text1"/>
      <w:sz w:val="28"/>
      <w:lang w:val="en-GB"/>
    </w:rPr>
  </w:style>
  <w:style w:type="character" w:customStyle="1" w:styleId="Heading6Char">
    <w:name w:val="Heading 6 Char"/>
    <w:aliases w:val="Sub Heading Char"/>
    <w:basedOn w:val="DefaultParagraphFont"/>
    <w:link w:val="Heading6"/>
    <w:uiPriority w:val="9"/>
    <w:rsid w:val="00CC0F93"/>
    <w:rPr>
      <w:rFonts w:asciiTheme="majorHAnsi" w:eastAsiaTheme="majorEastAsia" w:hAnsiTheme="majorHAnsi" w:cstheme="majorBidi"/>
      <w:b/>
      <w:i/>
      <w:iCs/>
      <w:lang w:val="en-GB"/>
    </w:rPr>
  </w:style>
  <w:style w:type="character" w:customStyle="1" w:styleId="Heading7Char">
    <w:name w:val="Heading 7 Char"/>
    <w:aliases w:val="Minor Heading Char"/>
    <w:basedOn w:val="DefaultParagraphFont"/>
    <w:link w:val="Heading7"/>
    <w:uiPriority w:val="9"/>
    <w:rsid w:val="00CC0F93"/>
    <w:rPr>
      <w:rFonts w:asciiTheme="majorHAnsi" w:eastAsiaTheme="majorEastAsia" w:hAnsiTheme="majorHAnsi" w:cstheme="majorBidi"/>
      <w:i/>
      <w:iCs/>
      <w:lang w:val="en-GB"/>
    </w:rPr>
  </w:style>
  <w:style w:type="character" w:customStyle="1" w:styleId="Heading8Char">
    <w:name w:val="Heading 8 Char"/>
    <w:basedOn w:val="DefaultParagraphFont"/>
    <w:link w:val="Heading8"/>
    <w:uiPriority w:val="9"/>
    <w:rsid w:val="00CC0F93"/>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C0F93"/>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unhideWhenUsed/>
    <w:qFormat/>
    <w:rsid w:val="00CC0F93"/>
    <w:pPr>
      <w:contextualSpacing/>
    </w:pPr>
    <w:rPr>
      <w:b/>
      <w:bCs/>
      <w:szCs w:val="18"/>
    </w:rPr>
  </w:style>
  <w:style w:type="paragraph" w:styleId="BalloonText">
    <w:name w:val="Balloon Text"/>
    <w:basedOn w:val="Normal"/>
    <w:link w:val="BalloonTextChar"/>
    <w:uiPriority w:val="99"/>
    <w:semiHidden/>
    <w:unhideWhenUsed/>
    <w:rsid w:val="00CC0F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0F93"/>
    <w:rPr>
      <w:rFonts w:ascii="Lucida Grande" w:hAnsi="Lucida Grande" w:cs="Lucida Grande"/>
      <w:sz w:val="18"/>
      <w:szCs w:val="18"/>
      <w:lang w:val="en-GB"/>
    </w:rPr>
  </w:style>
  <w:style w:type="paragraph" w:styleId="NormalWeb">
    <w:name w:val="Normal (Web)"/>
    <w:basedOn w:val="Normal"/>
    <w:uiPriority w:val="99"/>
    <w:semiHidden/>
    <w:unhideWhenUsed/>
    <w:rsid w:val="00345381"/>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43F03"/>
    <w:rPr>
      <w:color w:val="0000FF" w:themeColor="hyperlink"/>
      <w:u w:val="single"/>
    </w:rPr>
  </w:style>
  <w:style w:type="character" w:styleId="CommentReference">
    <w:name w:val="annotation reference"/>
    <w:basedOn w:val="DefaultParagraphFont"/>
    <w:uiPriority w:val="99"/>
    <w:semiHidden/>
    <w:unhideWhenUsed/>
    <w:rsid w:val="0007369B"/>
    <w:rPr>
      <w:sz w:val="16"/>
      <w:szCs w:val="16"/>
    </w:rPr>
  </w:style>
  <w:style w:type="paragraph" w:styleId="CommentText">
    <w:name w:val="annotation text"/>
    <w:basedOn w:val="Normal"/>
    <w:link w:val="CommentTextChar"/>
    <w:uiPriority w:val="99"/>
    <w:semiHidden/>
    <w:unhideWhenUsed/>
    <w:rsid w:val="0007369B"/>
    <w:rPr>
      <w:sz w:val="20"/>
      <w:szCs w:val="20"/>
    </w:rPr>
  </w:style>
  <w:style w:type="character" w:customStyle="1" w:styleId="CommentTextChar">
    <w:name w:val="Comment Text Char"/>
    <w:basedOn w:val="DefaultParagraphFont"/>
    <w:link w:val="CommentText"/>
    <w:uiPriority w:val="99"/>
    <w:semiHidden/>
    <w:rsid w:val="0007369B"/>
    <w:rPr>
      <w:sz w:val="20"/>
      <w:szCs w:val="20"/>
      <w:lang w:val="en-GB"/>
    </w:rPr>
  </w:style>
  <w:style w:type="paragraph" w:styleId="CommentSubject">
    <w:name w:val="annotation subject"/>
    <w:basedOn w:val="CommentText"/>
    <w:next w:val="CommentText"/>
    <w:link w:val="CommentSubjectChar"/>
    <w:uiPriority w:val="99"/>
    <w:semiHidden/>
    <w:unhideWhenUsed/>
    <w:rsid w:val="0007369B"/>
    <w:rPr>
      <w:b/>
      <w:bCs/>
    </w:rPr>
  </w:style>
  <w:style w:type="character" w:customStyle="1" w:styleId="CommentSubjectChar">
    <w:name w:val="Comment Subject Char"/>
    <w:basedOn w:val="CommentTextChar"/>
    <w:link w:val="CommentSubject"/>
    <w:uiPriority w:val="99"/>
    <w:semiHidden/>
    <w:rsid w:val="0007369B"/>
    <w:rPr>
      <w:b/>
      <w:bCs/>
      <w:sz w:val="20"/>
      <w:szCs w:val="20"/>
      <w:lang w:val="en-GB"/>
    </w:rPr>
  </w:style>
  <w:style w:type="paragraph" w:customStyle="1" w:styleId="Default">
    <w:name w:val="Default"/>
    <w:rsid w:val="00CF7644"/>
    <w:pPr>
      <w:widowControl w:val="0"/>
      <w:autoSpaceDE w:val="0"/>
      <w:autoSpaceDN w:val="0"/>
      <w:adjustRightInd w:val="0"/>
    </w:pPr>
    <w:rPr>
      <w:rFonts w:cs="Calibri"/>
      <w:color w:val="000000"/>
    </w:rPr>
  </w:style>
  <w:style w:type="paragraph" w:styleId="ListParagraph">
    <w:name w:val="List Paragraph"/>
    <w:basedOn w:val="Normal"/>
    <w:uiPriority w:val="34"/>
    <w:qFormat/>
    <w:rsid w:val="00CF7644"/>
    <w:pPr>
      <w:ind w:left="720"/>
      <w:contextualSpacing/>
    </w:pPr>
  </w:style>
  <w:style w:type="paragraph" w:styleId="Footer">
    <w:name w:val="footer"/>
    <w:basedOn w:val="Normal"/>
    <w:link w:val="FooterChar"/>
    <w:uiPriority w:val="99"/>
    <w:unhideWhenUsed/>
    <w:rsid w:val="00010617"/>
    <w:pPr>
      <w:tabs>
        <w:tab w:val="center" w:pos="4320"/>
        <w:tab w:val="right" w:pos="8640"/>
      </w:tabs>
    </w:pPr>
  </w:style>
  <w:style w:type="character" w:customStyle="1" w:styleId="FooterChar">
    <w:name w:val="Footer Char"/>
    <w:basedOn w:val="DefaultParagraphFont"/>
    <w:link w:val="Footer"/>
    <w:uiPriority w:val="99"/>
    <w:rsid w:val="00010617"/>
    <w:rPr>
      <w:lang w:val="en-GB"/>
    </w:rPr>
  </w:style>
  <w:style w:type="character" w:styleId="PageNumber">
    <w:name w:val="page number"/>
    <w:basedOn w:val="DefaultParagraphFont"/>
    <w:uiPriority w:val="99"/>
    <w:semiHidden/>
    <w:unhideWhenUsed/>
    <w:rsid w:val="00010617"/>
  </w:style>
  <w:style w:type="paragraph" w:styleId="Header">
    <w:name w:val="header"/>
    <w:basedOn w:val="Normal"/>
    <w:link w:val="HeaderChar"/>
    <w:uiPriority w:val="99"/>
    <w:unhideWhenUsed/>
    <w:rsid w:val="00D102C5"/>
    <w:pPr>
      <w:tabs>
        <w:tab w:val="center" w:pos="4320"/>
        <w:tab w:val="right" w:pos="8640"/>
      </w:tabs>
    </w:pPr>
  </w:style>
  <w:style w:type="character" w:customStyle="1" w:styleId="HeaderChar">
    <w:name w:val="Header Char"/>
    <w:basedOn w:val="DefaultParagraphFont"/>
    <w:link w:val="Header"/>
    <w:uiPriority w:val="99"/>
    <w:rsid w:val="00D102C5"/>
    <w:rPr>
      <w:lang w:val="en-GB"/>
    </w:rPr>
  </w:style>
  <w:style w:type="table" w:styleId="TableGrid">
    <w:name w:val="Table Grid"/>
    <w:basedOn w:val="TableNormal"/>
    <w:uiPriority w:val="59"/>
    <w:rsid w:val="007052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aliases w:val="CHAPTERS"/>
    <w:basedOn w:val="Normal"/>
    <w:next w:val="Normal"/>
    <w:link w:val="Heading1Char"/>
    <w:uiPriority w:val="9"/>
    <w:qFormat/>
    <w:rsid w:val="00CC0F93"/>
    <w:pPr>
      <w:keepNext/>
      <w:keepLines/>
      <w:numPr>
        <w:numId w:val="1"/>
      </w:numPr>
      <w:pBdr>
        <w:bottom w:val="single" w:sz="4" w:space="1" w:color="auto"/>
      </w:pBdr>
      <w:spacing w:before="480" w:line="276" w:lineRule="auto"/>
      <w:jc w:val="both"/>
      <w:outlineLvl w:val="0"/>
    </w:pPr>
    <w:rPr>
      <w:rFonts w:eastAsiaTheme="majorEastAsia" w:cstheme="majorBidi"/>
      <w:b/>
      <w:bCs/>
      <w:caps/>
      <w:sz w:val="36"/>
      <w:szCs w:val="28"/>
    </w:rPr>
  </w:style>
  <w:style w:type="paragraph" w:styleId="Heading2">
    <w:name w:val="heading 2"/>
    <w:basedOn w:val="Normal"/>
    <w:next w:val="Normal"/>
    <w:link w:val="Heading2Char"/>
    <w:uiPriority w:val="99"/>
    <w:qFormat/>
    <w:rsid w:val="00CC0F93"/>
    <w:pPr>
      <w:keepNext/>
      <w:numPr>
        <w:ilvl w:val="1"/>
        <w:numId w:val="1"/>
      </w:numPr>
      <w:spacing w:before="240" w:after="60" w:line="276" w:lineRule="auto"/>
      <w:jc w:val="both"/>
      <w:outlineLvl w:val="1"/>
    </w:pPr>
    <w:rPr>
      <w:rFonts w:asciiTheme="majorHAnsi" w:eastAsia="Times New Roman" w:hAnsiTheme="majorHAnsi" w:cs="Times New Roman"/>
      <w:b/>
      <w:bCs/>
      <w:iCs/>
      <w:sz w:val="36"/>
      <w:szCs w:val="28"/>
    </w:rPr>
  </w:style>
  <w:style w:type="paragraph" w:styleId="Heading3">
    <w:name w:val="heading 3"/>
    <w:aliases w:val="ABST 1"/>
    <w:basedOn w:val="Normal"/>
    <w:next w:val="Normal"/>
    <w:link w:val="Heading3Char"/>
    <w:uiPriority w:val="9"/>
    <w:unhideWhenUsed/>
    <w:qFormat/>
    <w:rsid w:val="00CC0F93"/>
    <w:pPr>
      <w:numPr>
        <w:ilvl w:val="2"/>
        <w:numId w:val="1"/>
      </w:numPr>
      <w:pBdr>
        <w:bottom w:val="single" w:sz="4" w:space="1" w:color="auto"/>
      </w:pBdr>
      <w:jc w:val="right"/>
      <w:outlineLvl w:val="2"/>
    </w:pPr>
    <w:rPr>
      <w:b/>
      <w:sz w:val="36"/>
      <w:szCs w:val="36"/>
    </w:rPr>
  </w:style>
  <w:style w:type="paragraph" w:styleId="Heading4">
    <w:name w:val="heading 4"/>
    <w:aliases w:val="ABTR 2"/>
    <w:basedOn w:val="Heading3"/>
    <w:next w:val="Normal"/>
    <w:link w:val="Heading4Char"/>
    <w:uiPriority w:val="9"/>
    <w:unhideWhenUsed/>
    <w:rsid w:val="00CC0F93"/>
    <w:pPr>
      <w:numPr>
        <w:ilvl w:val="3"/>
      </w:numPr>
      <w:jc w:val="left"/>
      <w:outlineLvl w:val="3"/>
    </w:pPr>
  </w:style>
  <w:style w:type="paragraph" w:styleId="Heading5">
    <w:name w:val="heading 5"/>
    <w:aliases w:val="Main Heading"/>
    <w:basedOn w:val="Normal"/>
    <w:next w:val="Normal"/>
    <w:link w:val="Heading5Char"/>
    <w:autoRedefine/>
    <w:uiPriority w:val="9"/>
    <w:unhideWhenUsed/>
    <w:qFormat/>
    <w:rsid w:val="00E77B5E"/>
    <w:pPr>
      <w:keepNext/>
      <w:keepLines/>
      <w:numPr>
        <w:ilvl w:val="4"/>
        <w:numId w:val="1"/>
      </w:numPr>
      <w:spacing w:before="200"/>
      <w:ind w:left="720" w:hanging="720"/>
      <w:jc w:val="both"/>
      <w:outlineLvl w:val="4"/>
    </w:pPr>
    <w:rPr>
      <w:rFonts w:asciiTheme="majorHAnsi" w:eastAsiaTheme="majorEastAsia" w:hAnsiTheme="majorHAnsi" w:cstheme="majorBidi"/>
      <w:b/>
      <w:color w:val="000000" w:themeColor="text1"/>
      <w:sz w:val="28"/>
    </w:rPr>
  </w:style>
  <w:style w:type="paragraph" w:styleId="Heading6">
    <w:name w:val="heading 6"/>
    <w:aliases w:val="Sub Heading"/>
    <w:basedOn w:val="Normal"/>
    <w:next w:val="Normal"/>
    <w:link w:val="Heading6Char"/>
    <w:uiPriority w:val="9"/>
    <w:unhideWhenUsed/>
    <w:qFormat/>
    <w:rsid w:val="00CC0F93"/>
    <w:pPr>
      <w:keepNext/>
      <w:keepLines/>
      <w:numPr>
        <w:ilvl w:val="5"/>
        <w:numId w:val="1"/>
      </w:numPr>
      <w:spacing w:before="200" w:line="360" w:lineRule="auto"/>
      <w:jc w:val="both"/>
      <w:outlineLvl w:val="5"/>
    </w:pPr>
    <w:rPr>
      <w:rFonts w:asciiTheme="majorHAnsi" w:eastAsiaTheme="majorEastAsia" w:hAnsiTheme="majorHAnsi" w:cstheme="majorBidi"/>
      <w:b/>
      <w:i/>
      <w:iCs/>
    </w:rPr>
  </w:style>
  <w:style w:type="paragraph" w:styleId="Heading7">
    <w:name w:val="heading 7"/>
    <w:aliases w:val="Minor Heading"/>
    <w:basedOn w:val="Normal"/>
    <w:next w:val="Normal"/>
    <w:link w:val="Heading7Char"/>
    <w:uiPriority w:val="9"/>
    <w:unhideWhenUsed/>
    <w:qFormat/>
    <w:rsid w:val="00CC0F93"/>
    <w:pPr>
      <w:keepNext/>
      <w:keepLines/>
      <w:numPr>
        <w:ilvl w:val="6"/>
        <w:numId w:val="1"/>
      </w:numPr>
      <w:spacing w:before="200" w:line="360" w:lineRule="auto"/>
      <w:ind w:left="720"/>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CC0F93"/>
    <w:pPr>
      <w:keepNext/>
      <w:keepLines/>
      <w:numPr>
        <w:ilvl w:val="7"/>
        <w:numId w:val="1"/>
      </w:numPr>
      <w:spacing w:before="20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C0F93"/>
    <w:pPr>
      <w:keepNext/>
      <w:keepLines/>
      <w:numPr>
        <w:ilvl w:val="8"/>
        <w:numId w:val="1"/>
      </w:numPr>
      <w:spacing w:before="20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S Char"/>
    <w:basedOn w:val="DefaultParagraphFont"/>
    <w:link w:val="Heading1"/>
    <w:uiPriority w:val="9"/>
    <w:rsid w:val="00CC0F93"/>
    <w:rPr>
      <w:rFonts w:eastAsiaTheme="majorEastAsia" w:cstheme="majorBidi"/>
      <w:b/>
      <w:bCs/>
      <w:caps/>
      <w:sz w:val="36"/>
      <w:szCs w:val="28"/>
      <w:lang w:val="en-GB"/>
    </w:rPr>
  </w:style>
  <w:style w:type="character" w:customStyle="1" w:styleId="Heading2Char">
    <w:name w:val="Heading 2 Char"/>
    <w:basedOn w:val="DefaultParagraphFont"/>
    <w:link w:val="Heading2"/>
    <w:uiPriority w:val="99"/>
    <w:rsid w:val="00CC0F93"/>
    <w:rPr>
      <w:rFonts w:asciiTheme="majorHAnsi" w:eastAsia="Times New Roman" w:hAnsiTheme="majorHAnsi" w:cs="Times New Roman"/>
      <w:b/>
      <w:bCs/>
      <w:iCs/>
      <w:sz w:val="36"/>
      <w:szCs w:val="28"/>
      <w:lang w:val="en-GB"/>
    </w:rPr>
  </w:style>
  <w:style w:type="character" w:customStyle="1" w:styleId="Heading3Char">
    <w:name w:val="Heading 3 Char"/>
    <w:aliases w:val="ABST 1 Char"/>
    <w:basedOn w:val="DefaultParagraphFont"/>
    <w:link w:val="Heading3"/>
    <w:uiPriority w:val="9"/>
    <w:rsid w:val="00CC0F93"/>
    <w:rPr>
      <w:b/>
      <w:sz w:val="36"/>
      <w:szCs w:val="36"/>
      <w:lang w:val="en-GB"/>
    </w:rPr>
  </w:style>
  <w:style w:type="character" w:customStyle="1" w:styleId="Heading4Char">
    <w:name w:val="Heading 4 Char"/>
    <w:aliases w:val="ABTR 2 Char"/>
    <w:basedOn w:val="DefaultParagraphFont"/>
    <w:link w:val="Heading4"/>
    <w:uiPriority w:val="9"/>
    <w:rsid w:val="00CC0F93"/>
    <w:rPr>
      <w:b/>
      <w:sz w:val="36"/>
      <w:szCs w:val="36"/>
      <w:lang w:val="en-GB"/>
    </w:rPr>
  </w:style>
  <w:style w:type="character" w:customStyle="1" w:styleId="Heading5Char">
    <w:name w:val="Heading 5 Char"/>
    <w:aliases w:val="Main Heading Char"/>
    <w:basedOn w:val="DefaultParagraphFont"/>
    <w:link w:val="Heading5"/>
    <w:uiPriority w:val="9"/>
    <w:rsid w:val="00E77B5E"/>
    <w:rPr>
      <w:rFonts w:asciiTheme="majorHAnsi" w:eastAsiaTheme="majorEastAsia" w:hAnsiTheme="majorHAnsi" w:cstheme="majorBidi"/>
      <w:b/>
      <w:color w:val="000000" w:themeColor="text1"/>
      <w:sz w:val="28"/>
      <w:lang w:val="en-GB"/>
    </w:rPr>
  </w:style>
  <w:style w:type="character" w:customStyle="1" w:styleId="Heading6Char">
    <w:name w:val="Heading 6 Char"/>
    <w:aliases w:val="Sub Heading Char"/>
    <w:basedOn w:val="DefaultParagraphFont"/>
    <w:link w:val="Heading6"/>
    <w:uiPriority w:val="9"/>
    <w:rsid w:val="00CC0F93"/>
    <w:rPr>
      <w:rFonts w:asciiTheme="majorHAnsi" w:eastAsiaTheme="majorEastAsia" w:hAnsiTheme="majorHAnsi" w:cstheme="majorBidi"/>
      <w:b/>
      <w:i/>
      <w:iCs/>
      <w:lang w:val="en-GB"/>
    </w:rPr>
  </w:style>
  <w:style w:type="character" w:customStyle="1" w:styleId="Heading7Char">
    <w:name w:val="Heading 7 Char"/>
    <w:aliases w:val="Minor Heading Char"/>
    <w:basedOn w:val="DefaultParagraphFont"/>
    <w:link w:val="Heading7"/>
    <w:uiPriority w:val="9"/>
    <w:rsid w:val="00CC0F93"/>
    <w:rPr>
      <w:rFonts w:asciiTheme="majorHAnsi" w:eastAsiaTheme="majorEastAsia" w:hAnsiTheme="majorHAnsi" w:cstheme="majorBidi"/>
      <w:i/>
      <w:iCs/>
      <w:lang w:val="en-GB"/>
    </w:rPr>
  </w:style>
  <w:style w:type="character" w:customStyle="1" w:styleId="Heading8Char">
    <w:name w:val="Heading 8 Char"/>
    <w:basedOn w:val="DefaultParagraphFont"/>
    <w:link w:val="Heading8"/>
    <w:uiPriority w:val="9"/>
    <w:rsid w:val="00CC0F93"/>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C0F93"/>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unhideWhenUsed/>
    <w:qFormat/>
    <w:rsid w:val="00CC0F93"/>
    <w:pPr>
      <w:contextualSpacing/>
    </w:pPr>
    <w:rPr>
      <w:b/>
      <w:bCs/>
      <w:szCs w:val="18"/>
    </w:rPr>
  </w:style>
  <w:style w:type="paragraph" w:styleId="BalloonText">
    <w:name w:val="Balloon Text"/>
    <w:basedOn w:val="Normal"/>
    <w:link w:val="BalloonTextChar"/>
    <w:uiPriority w:val="99"/>
    <w:semiHidden/>
    <w:unhideWhenUsed/>
    <w:rsid w:val="00CC0F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0F93"/>
    <w:rPr>
      <w:rFonts w:ascii="Lucida Grande" w:hAnsi="Lucida Grande" w:cs="Lucida Grande"/>
      <w:sz w:val="18"/>
      <w:szCs w:val="18"/>
      <w:lang w:val="en-GB"/>
    </w:rPr>
  </w:style>
  <w:style w:type="paragraph" w:styleId="NormalWeb">
    <w:name w:val="Normal (Web)"/>
    <w:basedOn w:val="Normal"/>
    <w:uiPriority w:val="99"/>
    <w:semiHidden/>
    <w:unhideWhenUsed/>
    <w:rsid w:val="00345381"/>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43F03"/>
    <w:rPr>
      <w:color w:val="0000FF" w:themeColor="hyperlink"/>
      <w:u w:val="single"/>
    </w:rPr>
  </w:style>
  <w:style w:type="character" w:styleId="CommentReference">
    <w:name w:val="annotation reference"/>
    <w:basedOn w:val="DefaultParagraphFont"/>
    <w:uiPriority w:val="99"/>
    <w:semiHidden/>
    <w:unhideWhenUsed/>
    <w:rsid w:val="0007369B"/>
    <w:rPr>
      <w:sz w:val="16"/>
      <w:szCs w:val="16"/>
    </w:rPr>
  </w:style>
  <w:style w:type="paragraph" w:styleId="CommentText">
    <w:name w:val="annotation text"/>
    <w:basedOn w:val="Normal"/>
    <w:link w:val="CommentTextChar"/>
    <w:uiPriority w:val="99"/>
    <w:semiHidden/>
    <w:unhideWhenUsed/>
    <w:rsid w:val="0007369B"/>
    <w:rPr>
      <w:sz w:val="20"/>
      <w:szCs w:val="20"/>
    </w:rPr>
  </w:style>
  <w:style w:type="character" w:customStyle="1" w:styleId="CommentTextChar">
    <w:name w:val="Comment Text Char"/>
    <w:basedOn w:val="DefaultParagraphFont"/>
    <w:link w:val="CommentText"/>
    <w:uiPriority w:val="99"/>
    <w:semiHidden/>
    <w:rsid w:val="0007369B"/>
    <w:rPr>
      <w:sz w:val="20"/>
      <w:szCs w:val="20"/>
      <w:lang w:val="en-GB"/>
    </w:rPr>
  </w:style>
  <w:style w:type="paragraph" w:styleId="CommentSubject">
    <w:name w:val="annotation subject"/>
    <w:basedOn w:val="CommentText"/>
    <w:next w:val="CommentText"/>
    <w:link w:val="CommentSubjectChar"/>
    <w:uiPriority w:val="99"/>
    <w:semiHidden/>
    <w:unhideWhenUsed/>
    <w:rsid w:val="0007369B"/>
    <w:rPr>
      <w:b/>
      <w:bCs/>
    </w:rPr>
  </w:style>
  <w:style w:type="character" w:customStyle="1" w:styleId="CommentSubjectChar">
    <w:name w:val="Comment Subject Char"/>
    <w:basedOn w:val="CommentTextChar"/>
    <w:link w:val="CommentSubject"/>
    <w:uiPriority w:val="99"/>
    <w:semiHidden/>
    <w:rsid w:val="0007369B"/>
    <w:rPr>
      <w:b/>
      <w:bCs/>
      <w:sz w:val="20"/>
      <w:szCs w:val="20"/>
      <w:lang w:val="en-GB"/>
    </w:rPr>
  </w:style>
  <w:style w:type="paragraph" w:customStyle="1" w:styleId="Default">
    <w:name w:val="Default"/>
    <w:rsid w:val="00CF7644"/>
    <w:pPr>
      <w:widowControl w:val="0"/>
      <w:autoSpaceDE w:val="0"/>
      <w:autoSpaceDN w:val="0"/>
      <w:adjustRightInd w:val="0"/>
    </w:pPr>
    <w:rPr>
      <w:rFonts w:cs="Calibri"/>
      <w:color w:val="000000"/>
    </w:rPr>
  </w:style>
  <w:style w:type="paragraph" w:styleId="ListParagraph">
    <w:name w:val="List Paragraph"/>
    <w:basedOn w:val="Normal"/>
    <w:uiPriority w:val="34"/>
    <w:qFormat/>
    <w:rsid w:val="00CF7644"/>
    <w:pPr>
      <w:ind w:left="720"/>
      <w:contextualSpacing/>
    </w:pPr>
  </w:style>
  <w:style w:type="paragraph" w:styleId="Footer">
    <w:name w:val="footer"/>
    <w:basedOn w:val="Normal"/>
    <w:link w:val="FooterChar"/>
    <w:uiPriority w:val="99"/>
    <w:unhideWhenUsed/>
    <w:rsid w:val="00010617"/>
    <w:pPr>
      <w:tabs>
        <w:tab w:val="center" w:pos="4320"/>
        <w:tab w:val="right" w:pos="8640"/>
      </w:tabs>
    </w:pPr>
  </w:style>
  <w:style w:type="character" w:customStyle="1" w:styleId="FooterChar">
    <w:name w:val="Footer Char"/>
    <w:basedOn w:val="DefaultParagraphFont"/>
    <w:link w:val="Footer"/>
    <w:uiPriority w:val="99"/>
    <w:rsid w:val="00010617"/>
    <w:rPr>
      <w:lang w:val="en-GB"/>
    </w:rPr>
  </w:style>
  <w:style w:type="character" w:styleId="PageNumber">
    <w:name w:val="page number"/>
    <w:basedOn w:val="DefaultParagraphFont"/>
    <w:uiPriority w:val="99"/>
    <w:semiHidden/>
    <w:unhideWhenUsed/>
    <w:rsid w:val="00010617"/>
  </w:style>
  <w:style w:type="paragraph" w:styleId="Header">
    <w:name w:val="header"/>
    <w:basedOn w:val="Normal"/>
    <w:link w:val="HeaderChar"/>
    <w:uiPriority w:val="99"/>
    <w:unhideWhenUsed/>
    <w:rsid w:val="00D102C5"/>
    <w:pPr>
      <w:tabs>
        <w:tab w:val="center" w:pos="4320"/>
        <w:tab w:val="right" w:pos="8640"/>
      </w:tabs>
    </w:pPr>
  </w:style>
  <w:style w:type="character" w:customStyle="1" w:styleId="HeaderChar">
    <w:name w:val="Header Char"/>
    <w:basedOn w:val="DefaultParagraphFont"/>
    <w:link w:val="Header"/>
    <w:uiPriority w:val="99"/>
    <w:rsid w:val="00D102C5"/>
    <w:rPr>
      <w:lang w:val="en-GB"/>
    </w:rPr>
  </w:style>
  <w:style w:type="table" w:styleId="TableGrid">
    <w:name w:val="Table Grid"/>
    <w:basedOn w:val="TableNormal"/>
    <w:uiPriority w:val="59"/>
    <w:rsid w:val="007052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021725">
      <w:bodyDiv w:val="1"/>
      <w:marLeft w:val="0"/>
      <w:marRight w:val="0"/>
      <w:marTop w:val="0"/>
      <w:marBottom w:val="0"/>
      <w:divBdr>
        <w:top w:val="none" w:sz="0" w:space="0" w:color="auto"/>
        <w:left w:val="none" w:sz="0" w:space="0" w:color="auto"/>
        <w:bottom w:val="none" w:sz="0" w:space="0" w:color="auto"/>
        <w:right w:val="none" w:sz="0" w:space="0" w:color="auto"/>
      </w:divBdr>
      <w:divsChild>
        <w:div w:id="844974269">
          <w:marLeft w:val="0"/>
          <w:marRight w:val="0"/>
          <w:marTop w:val="0"/>
          <w:marBottom w:val="0"/>
          <w:divBdr>
            <w:top w:val="none" w:sz="0" w:space="0" w:color="auto"/>
            <w:left w:val="none" w:sz="0" w:space="0" w:color="auto"/>
            <w:bottom w:val="none" w:sz="0" w:space="0" w:color="auto"/>
            <w:right w:val="none" w:sz="0" w:space="0" w:color="auto"/>
          </w:divBdr>
          <w:divsChild>
            <w:div w:id="1492067141">
              <w:marLeft w:val="0"/>
              <w:marRight w:val="0"/>
              <w:marTop w:val="0"/>
              <w:marBottom w:val="0"/>
              <w:divBdr>
                <w:top w:val="none" w:sz="0" w:space="0" w:color="auto"/>
                <w:left w:val="none" w:sz="0" w:space="0" w:color="auto"/>
                <w:bottom w:val="none" w:sz="0" w:space="0" w:color="auto"/>
                <w:right w:val="none" w:sz="0" w:space="0" w:color="auto"/>
              </w:divBdr>
              <w:divsChild>
                <w:div w:id="100736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233872">
      <w:bodyDiv w:val="1"/>
      <w:marLeft w:val="0"/>
      <w:marRight w:val="0"/>
      <w:marTop w:val="0"/>
      <w:marBottom w:val="0"/>
      <w:divBdr>
        <w:top w:val="none" w:sz="0" w:space="0" w:color="auto"/>
        <w:left w:val="none" w:sz="0" w:space="0" w:color="auto"/>
        <w:bottom w:val="none" w:sz="0" w:space="0" w:color="auto"/>
        <w:right w:val="none" w:sz="0" w:space="0" w:color="auto"/>
      </w:divBdr>
      <w:divsChild>
        <w:div w:id="276764671">
          <w:marLeft w:val="0"/>
          <w:marRight w:val="0"/>
          <w:marTop w:val="0"/>
          <w:marBottom w:val="0"/>
          <w:divBdr>
            <w:top w:val="none" w:sz="0" w:space="0" w:color="auto"/>
            <w:left w:val="none" w:sz="0" w:space="0" w:color="auto"/>
            <w:bottom w:val="none" w:sz="0" w:space="0" w:color="auto"/>
            <w:right w:val="none" w:sz="0" w:space="0" w:color="auto"/>
          </w:divBdr>
          <w:divsChild>
            <w:div w:id="2066685597">
              <w:marLeft w:val="0"/>
              <w:marRight w:val="0"/>
              <w:marTop w:val="0"/>
              <w:marBottom w:val="0"/>
              <w:divBdr>
                <w:top w:val="none" w:sz="0" w:space="0" w:color="auto"/>
                <w:left w:val="none" w:sz="0" w:space="0" w:color="auto"/>
                <w:bottom w:val="none" w:sz="0" w:space="0" w:color="auto"/>
                <w:right w:val="none" w:sz="0" w:space="0" w:color="auto"/>
              </w:divBdr>
              <w:divsChild>
                <w:div w:id="9512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363253">
      <w:bodyDiv w:val="1"/>
      <w:marLeft w:val="0"/>
      <w:marRight w:val="0"/>
      <w:marTop w:val="0"/>
      <w:marBottom w:val="0"/>
      <w:divBdr>
        <w:top w:val="none" w:sz="0" w:space="0" w:color="auto"/>
        <w:left w:val="none" w:sz="0" w:space="0" w:color="auto"/>
        <w:bottom w:val="none" w:sz="0" w:space="0" w:color="auto"/>
        <w:right w:val="none" w:sz="0" w:space="0" w:color="auto"/>
      </w:divBdr>
      <w:divsChild>
        <w:div w:id="314378229">
          <w:marLeft w:val="0"/>
          <w:marRight w:val="0"/>
          <w:marTop w:val="0"/>
          <w:marBottom w:val="0"/>
          <w:divBdr>
            <w:top w:val="none" w:sz="0" w:space="0" w:color="auto"/>
            <w:left w:val="none" w:sz="0" w:space="0" w:color="auto"/>
            <w:bottom w:val="none" w:sz="0" w:space="0" w:color="auto"/>
            <w:right w:val="none" w:sz="0" w:space="0" w:color="auto"/>
          </w:divBdr>
          <w:divsChild>
            <w:div w:id="419713384">
              <w:marLeft w:val="0"/>
              <w:marRight w:val="0"/>
              <w:marTop w:val="0"/>
              <w:marBottom w:val="0"/>
              <w:divBdr>
                <w:top w:val="none" w:sz="0" w:space="0" w:color="auto"/>
                <w:left w:val="none" w:sz="0" w:space="0" w:color="auto"/>
                <w:bottom w:val="none" w:sz="0" w:space="0" w:color="auto"/>
                <w:right w:val="none" w:sz="0" w:space="0" w:color="auto"/>
              </w:divBdr>
              <w:divsChild>
                <w:div w:id="205812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843980">
      <w:bodyDiv w:val="1"/>
      <w:marLeft w:val="0"/>
      <w:marRight w:val="0"/>
      <w:marTop w:val="0"/>
      <w:marBottom w:val="0"/>
      <w:divBdr>
        <w:top w:val="none" w:sz="0" w:space="0" w:color="auto"/>
        <w:left w:val="none" w:sz="0" w:space="0" w:color="auto"/>
        <w:bottom w:val="none" w:sz="0" w:space="0" w:color="auto"/>
        <w:right w:val="none" w:sz="0" w:space="0" w:color="auto"/>
      </w:divBdr>
      <w:divsChild>
        <w:div w:id="2004503453">
          <w:marLeft w:val="0"/>
          <w:marRight w:val="0"/>
          <w:marTop w:val="0"/>
          <w:marBottom w:val="0"/>
          <w:divBdr>
            <w:top w:val="none" w:sz="0" w:space="0" w:color="auto"/>
            <w:left w:val="none" w:sz="0" w:space="0" w:color="auto"/>
            <w:bottom w:val="none" w:sz="0" w:space="0" w:color="auto"/>
            <w:right w:val="none" w:sz="0" w:space="0" w:color="auto"/>
          </w:divBdr>
          <w:divsChild>
            <w:div w:id="1760566037">
              <w:marLeft w:val="0"/>
              <w:marRight w:val="0"/>
              <w:marTop w:val="0"/>
              <w:marBottom w:val="0"/>
              <w:divBdr>
                <w:top w:val="none" w:sz="0" w:space="0" w:color="auto"/>
                <w:left w:val="none" w:sz="0" w:space="0" w:color="auto"/>
                <w:bottom w:val="none" w:sz="0" w:space="0" w:color="auto"/>
                <w:right w:val="none" w:sz="0" w:space="0" w:color="auto"/>
              </w:divBdr>
              <w:divsChild>
                <w:div w:id="25096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217399">
      <w:bodyDiv w:val="1"/>
      <w:marLeft w:val="0"/>
      <w:marRight w:val="0"/>
      <w:marTop w:val="0"/>
      <w:marBottom w:val="0"/>
      <w:divBdr>
        <w:top w:val="none" w:sz="0" w:space="0" w:color="auto"/>
        <w:left w:val="none" w:sz="0" w:space="0" w:color="auto"/>
        <w:bottom w:val="none" w:sz="0" w:space="0" w:color="auto"/>
        <w:right w:val="none" w:sz="0" w:space="0" w:color="auto"/>
      </w:divBdr>
      <w:divsChild>
        <w:div w:id="1886520770">
          <w:marLeft w:val="0"/>
          <w:marRight w:val="0"/>
          <w:marTop w:val="0"/>
          <w:marBottom w:val="0"/>
          <w:divBdr>
            <w:top w:val="none" w:sz="0" w:space="0" w:color="auto"/>
            <w:left w:val="none" w:sz="0" w:space="0" w:color="auto"/>
            <w:bottom w:val="none" w:sz="0" w:space="0" w:color="auto"/>
            <w:right w:val="none" w:sz="0" w:space="0" w:color="auto"/>
          </w:divBdr>
          <w:divsChild>
            <w:div w:id="1090928857">
              <w:marLeft w:val="0"/>
              <w:marRight w:val="0"/>
              <w:marTop w:val="0"/>
              <w:marBottom w:val="0"/>
              <w:divBdr>
                <w:top w:val="none" w:sz="0" w:space="0" w:color="auto"/>
                <w:left w:val="none" w:sz="0" w:space="0" w:color="auto"/>
                <w:bottom w:val="none" w:sz="0" w:space="0" w:color="auto"/>
                <w:right w:val="none" w:sz="0" w:space="0" w:color="auto"/>
              </w:divBdr>
              <w:divsChild>
                <w:div w:id="70825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atharina.ecsy@postgrad.manchester.ac.uk" TargetMode="External"/><Relationship Id="rId20" Type="http://schemas.openxmlformats.org/officeDocument/2006/relationships/glossaryDocument" Target="glossary/document.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hyperlink" Target="http://www.hope-academic.org.uk/painresearch" TargetMode="External"/><Relationship Id="rId11" Type="http://schemas.openxmlformats.org/officeDocument/2006/relationships/hyperlink" Target="http://www.bwgen.com/"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8AE2F0C1740DF439E85B7D5F88C739B"/>
        <w:category>
          <w:name w:val="General"/>
          <w:gallery w:val="placeholder"/>
        </w:category>
        <w:types>
          <w:type w:val="bbPlcHdr"/>
        </w:types>
        <w:behaviors>
          <w:behavior w:val="content"/>
        </w:behaviors>
        <w:guid w:val="{828F7B63-73F8-5D43-9691-29E00EB6E962}"/>
      </w:docPartPr>
      <w:docPartBody>
        <w:p w:rsidR="00A31C28" w:rsidRDefault="00A31C28" w:rsidP="00A31C28">
          <w:pPr>
            <w:pStyle w:val="18AE2F0C1740DF439E85B7D5F88C739B"/>
          </w:pPr>
          <w:r>
            <w:t>[Type text]</w:t>
          </w:r>
        </w:p>
      </w:docPartBody>
    </w:docPart>
    <w:docPart>
      <w:docPartPr>
        <w:name w:val="3EEEDE9E30204A4AAA4C84A57B0B5979"/>
        <w:category>
          <w:name w:val="General"/>
          <w:gallery w:val="placeholder"/>
        </w:category>
        <w:types>
          <w:type w:val="bbPlcHdr"/>
        </w:types>
        <w:behaviors>
          <w:behavior w:val="content"/>
        </w:behaviors>
        <w:guid w:val="{26CF5BD7-FF9F-1B45-8517-EFD42655759B}"/>
      </w:docPartPr>
      <w:docPartBody>
        <w:p w:rsidR="00A31C28" w:rsidRDefault="00A31C28" w:rsidP="00A31C28">
          <w:pPr>
            <w:pStyle w:val="3EEEDE9E30204A4AAA4C84A57B0B5979"/>
          </w:pPr>
          <w:r>
            <w:t>[Type text]</w:t>
          </w:r>
        </w:p>
      </w:docPartBody>
    </w:docPart>
    <w:docPart>
      <w:docPartPr>
        <w:name w:val="6F260B4F7A4A5A4B8B44C65C7D14C11A"/>
        <w:category>
          <w:name w:val="General"/>
          <w:gallery w:val="placeholder"/>
        </w:category>
        <w:types>
          <w:type w:val="bbPlcHdr"/>
        </w:types>
        <w:behaviors>
          <w:behavior w:val="content"/>
        </w:behaviors>
        <w:guid w:val="{59996101-252B-494F-84C2-BBDB84D83AF6}"/>
      </w:docPartPr>
      <w:docPartBody>
        <w:p w:rsidR="00A31C28" w:rsidRDefault="00A31C28" w:rsidP="00A31C28">
          <w:pPr>
            <w:pStyle w:val="6F260B4F7A4A5A4B8B44C65C7D14C11A"/>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dvPS6F00">
    <w:altName w:val="Cambria"/>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C28"/>
    <w:rsid w:val="000156AA"/>
    <w:rsid w:val="00120DF9"/>
    <w:rsid w:val="002E3776"/>
    <w:rsid w:val="0048143E"/>
    <w:rsid w:val="005917EE"/>
    <w:rsid w:val="006362BB"/>
    <w:rsid w:val="00756DBD"/>
    <w:rsid w:val="00A31C28"/>
    <w:rsid w:val="00C4704B"/>
    <w:rsid w:val="00D95005"/>
    <w:rsid w:val="00FA2B19"/>
    <w:rsid w:val="00FE78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8AE2F0C1740DF439E85B7D5F88C739B">
    <w:name w:val="18AE2F0C1740DF439E85B7D5F88C739B"/>
    <w:rsid w:val="00A31C28"/>
  </w:style>
  <w:style w:type="paragraph" w:customStyle="1" w:styleId="3EEEDE9E30204A4AAA4C84A57B0B5979">
    <w:name w:val="3EEEDE9E30204A4AAA4C84A57B0B5979"/>
    <w:rsid w:val="00A31C28"/>
  </w:style>
  <w:style w:type="paragraph" w:customStyle="1" w:styleId="6F260B4F7A4A5A4B8B44C65C7D14C11A">
    <w:name w:val="6F260B4F7A4A5A4B8B44C65C7D14C11A"/>
    <w:rsid w:val="00A31C28"/>
  </w:style>
  <w:style w:type="paragraph" w:customStyle="1" w:styleId="10BB6FF93CCE384986F67A72D5701DA6">
    <w:name w:val="10BB6FF93CCE384986F67A72D5701DA6"/>
    <w:rsid w:val="00A31C28"/>
  </w:style>
  <w:style w:type="paragraph" w:customStyle="1" w:styleId="5AEF414C8C563D409CF65E2B30BC3E34">
    <w:name w:val="5AEF414C8C563D409CF65E2B30BC3E34"/>
    <w:rsid w:val="00A31C28"/>
  </w:style>
  <w:style w:type="paragraph" w:customStyle="1" w:styleId="B736CCBA6EA9AE4F9830C6C9991E156D">
    <w:name w:val="B736CCBA6EA9AE4F9830C6C9991E156D"/>
    <w:rsid w:val="00A31C28"/>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8AE2F0C1740DF439E85B7D5F88C739B">
    <w:name w:val="18AE2F0C1740DF439E85B7D5F88C739B"/>
    <w:rsid w:val="00A31C28"/>
  </w:style>
  <w:style w:type="paragraph" w:customStyle="1" w:styleId="3EEEDE9E30204A4AAA4C84A57B0B5979">
    <w:name w:val="3EEEDE9E30204A4AAA4C84A57B0B5979"/>
    <w:rsid w:val="00A31C28"/>
  </w:style>
  <w:style w:type="paragraph" w:customStyle="1" w:styleId="6F260B4F7A4A5A4B8B44C65C7D14C11A">
    <w:name w:val="6F260B4F7A4A5A4B8B44C65C7D14C11A"/>
    <w:rsid w:val="00A31C28"/>
  </w:style>
  <w:style w:type="paragraph" w:customStyle="1" w:styleId="10BB6FF93CCE384986F67A72D5701DA6">
    <w:name w:val="10BB6FF93CCE384986F67A72D5701DA6"/>
    <w:rsid w:val="00A31C28"/>
  </w:style>
  <w:style w:type="paragraph" w:customStyle="1" w:styleId="5AEF414C8C563D409CF65E2B30BC3E34">
    <w:name w:val="5AEF414C8C563D409CF65E2B30BC3E34"/>
    <w:rsid w:val="00A31C28"/>
  </w:style>
  <w:style w:type="paragraph" w:customStyle="1" w:styleId="B736CCBA6EA9AE4F9830C6C9991E156D">
    <w:name w:val="B736CCBA6EA9AE4F9830C6C9991E156D"/>
    <w:rsid w:val="00A31C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201E68-3580-C74B-BC34-7563E6981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1</Pages>
  <Words>12420</Words>
  <Characters>70794</Characters>
  <Application>Microsoft Macintosh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3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y Ecsy</dc:creator>
  <cp:lastModifiedBy>Kathy Ecsy</cp:lastModifiedBy>
  <cp:revision>4</cp:revision>
  <dcterms:created xsi:type="dcterms:W3CDTF">2016-11-03T17:52:00Z</dcterms:created>
  <dcterms:modified xsi:type="dcterms:W3CDTF">2016-11-03T19:03:00Z</dcterms:modified>
</cp:coreProperties>
</file>